
<file path=[Content_Types].xml><?xml version="1.0" encoding="utf-8"?>
<Types xmlns="http://schemas.openxmlformats.org/package/2006/content-types">
  <Default Extension="tmp" ContentType="image/pn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D134FA8" w14:textId="0E57AF79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Nam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Journal: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Journa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Gastrointestina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ogy</w:t>
      </w:r>
    </w:p>
    <w:p w14:paraId="38E38C77" w14:textId="6AD505D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Manuscript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NO: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8061</w:t>
      </w:r>
    </w:p>
    <w:p w14:paraId="0C90800F" w14:textId="42AEB47A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Manuscript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ype: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IREVIEWS</w:t>
      </w:r>
    </w:p>
    <w:p w14:paraId="1E8D7639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33FD3A15" w14:textId="797D30B8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ancer</w:t>
      </w:r>
    </w:p>
    <w:p w14:paraId="14A9F526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572E6B26" w14:textId="2F5ED9A2" w:rsidR="005F1A6F" w:rsidRPr="004A3D1D" w:rsidRDefault="00123796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 xml:space="preserve">Chevallay </w:t>
      </w:r>
      <w:r w:rsidRPr="004A3D1D">
        <w:rPr>
          <w:rFonts w:ascii="Book Antiqua" w:hAnsi="Book Antiqua" w:cs="Book Antiqua"/>
          <w:color w:val="000000"/>
          <w:lang w:eastAsia="zh-CN"/>
        </w:rPr>
        <w:t xml:space="preserve">M </w:t>
      </w:r>
      <w:r w:rsidRPr="004A3D1D">
        <w:rPr>
          <w:rFonts w:ascii="Book Antiqua" w:hAnsi="Book Antiqua" w:cs="Book Antiqua"/>
          <w:i/>
          <w:color w:val="000000"/>
          <w:lang w:eastAsia="zh-CN"/>
        </w:rPr>
        <w:t>et al</w:t>
      </w:r>
      <w:r w:rsidRPr="004A3D1D">
        <w:rPr>
          <w:rFonts w:ascii="Book Antiqua" w:hAnsi="Book Antiqua" w:cs="Book Antiqua"/>
          <w:color w:val="000000"/>
          <w:lang w:eastAsia="zh-CN"/>
        </w:rPr>
        <w:t xml:space="preserve">. </w:t>
      </w:r>
      <w:r w:rsidR="005F1A6F"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F1A6F"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F1A6F" w:rsidRPr="004A3D1D">
        <w:rPr>
          <w:rFonts w:ascii="Book Antiqua" w:eastAsia="Book Antiqua" w:hAnsi="Book Antiqua" w:cs="Book Antiqua"/>
          <w:color w:val="000000"/>
        </w:rPr>
        <w:t>cancer</w:t>
      </w:r>
    </w:p>
    <w:p w14:paraId="2AD1816C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425EE64C" w14:textId="03637C4E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Micka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valla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rles-Henr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sm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uy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ranmanes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o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>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f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>P</w:t>
      </w:r>
      <w:r w:rsidR="004A3D1D" w:rsidRPr="004A3D1D">
        <w:rPr>
          <w:rFonts w:ascii="Book Antiqua" w:hAnsi="Book Antiqua" w:cs="Book Antiqua"/>
          <w:color w:val="000000"/>
          <w:lang w:eastAsia="zh-CN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önig</w:t>
      </w:r>
    </w:p>
    <w:p w14:paraId="4DB5D830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54337676" w14:textId="645FE0EA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Mickael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hevallay,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>Charles-Henri Wassmer, Pouya Iranmanesh,</w:t>
      </w:r>
      <w:r w:rsidR="00EB6970" w:rsidRPr="00EB697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B6970" w:rsidRPr="004A3D1D">
        <w:rPr>
          <w:rFonts w:ascii="Book Antiqua" w:eastAsia="Book Antiqua" w:hAnsi="Book Antiqua" w:cs="Book Antiqua"/>
          <w:b/>
          <w:bCs/>
          <w:color w:val="000000"/>
        </w:rPr>
        <w:t>Minoa K Jung, Stefan P Mönig,</w:t>
      </w:r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vi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ges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vers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spit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ul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in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05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 xml:space="preserve">Genève, </w:t>
      </w:r>
      <w:r w:rsidRPr="004A3D1D">
        <w:rPr>
          <w:rFonts w:ascii="Book Antiqua" w:eastAsia="Book Antiqua" w:hAnsi="Book Antiqua" w:cs="Book Antiqua"/>
          <w:color w:val="000000"/>
        </w:rPr>
        <w:t>Switzerland</w:t>
      </w:r>
    </w:p>
    <w:p w14:paraId="06B45962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4FD5BCA6" w14:textId="57F0978C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valla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sign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ructure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;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valla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sm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</w:t>
      </w:r>
      <w:r w:rsidR="0037434C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arch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valla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sm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ranmanes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Ju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K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öni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aly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ro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uscript;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>a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ppro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uscript.</w:t>
      </w:r>
    </w:p>
    <w:p w14:paraId="55B3010C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4F3C13E8" w14:textId="292F72FA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tefa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70DBB">
        <w:rPr>
          <w:rFonts w:ascii="Book Antiqua" w:eastAsia="Book Antiqua" w:hAnsi="Book Antiqua" w:cs="Book Antiqua"/>
          <w:b/>
          <w:b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önig,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urgeon,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vi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sce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par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vers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spital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brielle-Perret-Gent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05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 xml:space="preserve">Genève, </w:t>
      </w:r>
      <w:r w:rsidRPr="004A3D1D">
        <w:rPr>
          <w:rFonts w:ascii="Book Antiqua" w:eastAsia="Book Antiqua" w:hAnsi="Book Antiqua" w:cs="Book Antiqua"/>
          <w:color w:val="000000"/>
        </w:rPr>
        <w:t>Switzerlan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fan.moenig@hcuge.ch</w:t>
      </w:r>
    </w:p>
    <w:p w14:paraId="4ED4905C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0284A68F" w14:textId="77777777" w:rsidR="0037434C" w:rsidRPr="004A3D1D" w:rsidRDefault="0037434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Received: </w:t>
      </w:r>
      <w:r w:rsidRPr="004A3D1D">
        <w:rPr>
          <w:rFonts w:ascii="Book Antiqua" w:eastAsia="Book Antiqua" w:hAnsi="Book Antiqua" w:cs="Book Antiqua"/>
          <w:color w:val="000000"/>
        </w:rPr>
        <w:t>May 10, 2021</w:t>
      </w:r>
    </w:p>
    <w:p w14:paraId="35F6678F" w14:textId="77777777" w:rsidR="0037434C" w:rsidRPr="004A3D1D" w:rsidRDefault="0037434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Revised: </w:t>
      </w:r>
      <w:r w:rsidRPr="004A3D1D">
        <w:rPr>
          <w:rFonts w:ascii="Book Antiqua" w:eastAsia="Book Antiqua" w:hAnsi="Book Antiqua" w:cs="Book Antiqua"/>
          <w:color w:val="000000"/>
        </w:rPr>
        <w:t>August 2, 2021</w:t>
      </w:r>
    </w:p>
    <w:p w14:paraId="48EFA7DA" w14:textId="694E0246" w:rsidR="0037434C" w:rsidRPr="009F3BB3" w:rsidRDefault="0037434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Accepted: </w:t>
      </w:r>
      <w:r w:rsidR="00F9131A" w:rsidRPr="00F9131A">
        <w:rPr>
          <w:rFonts w:ascii="Book Antiqua" w:hAnsi="Book Antiqua" w:cs="Book Antiqua"/>
          <w:bCs/>
          <w:color w:val="000000"/>
          <w:lang w:eastAsia="zh-CN"/>
        </w:rPr>
        <w:t>December 28, 2021</w:t>
      </w:r>
    </w:p>
    <w:p w14:paraId="1E55158B" w14:textId="65278AEC" w:rsidR="005F1A6F" w:rsidRPr="009F3BB3" w:rsidRDefault="0037434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Published online:</w:t>
      </w:r>
      <w:r w:rsidR="009F3BB3" w:rsidRPr="00F9131A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AD4EB8" w:rsidRPr="00E75D92">
        <w:rPr>
          <w:rFonts w:ascii="Book Antiqua" w:eastAsia="Book Antiqua" w:hAnsi="Book Antiqua" w:cs="Book Antiqua"/>
          <w:bCs/>
          <w:color w:val="000000"/>
        </w:rPr>
        <w:t>February</w:t>
      </w:r>
      <w:r w:rsidR="00AD4EB8" w:rsidRPr="00E75D92">
        <w:rPr>
          <w:rFonts w:ascii="Book Antiqua" w:eastAsiaTheme="minorEastAsia" w:hAnsi="Book Antiqua" w:cs="Book Antiqua" w:hint="eastAsia"/>
          <w:bCs/>
          <w:color w:val="000000"/>
          <w:lang w:eastAsia="zh-CN"/>
        </w:rPr>
        <w:t xml:space="preserve"> 15, 2022</w:t>
      </w:r>
    </w:p>
    <w:p w14:paraId="4128393B" w14:textId="3A4C7E9C" w:rsidR="00E34D4C" w:rsidRDefault="00E34D4C">
      <w:pPr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br w:type="page"/>
      </w:r>
    </w:p>
    <w:p w14:paraId="442962C4" w14:textId="070723BD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02BED9F1" w14:textId="4B25677E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ner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agno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ge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untri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creen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ram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eviously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nonym</w:t>
      </w:r>
      <w:r w:rsidR="004C3B2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A498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agement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dication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mptom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lief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nosi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b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ens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l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i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int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minis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t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gura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n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cosurgic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pproac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lo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alleng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e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cologi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dentif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f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agem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tic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EBB92C4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CFA6D75" w14:textId="040B951E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s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</w:p>
    <w:p w14:paraId="1E45DC7A" w14:textId="77777777" w:rsidR="00A77B3E" w:rsidRDefault="00A77B3E" w:rsidP="004A3D1D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9D9679F" w14:textId="77777777" w:rsidR="009847D1" w:rsidRPr="00026CB8" w:rsidRDefault="009847D1" w:rsidP="009847D1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 w:hint="eastAsia"/>
          <w:b/>
          <w:color w:val="000000"/>
        </w:rPr>
        <w:t>2</w:t>
      </w:r>
      <w:r w:rsidRPr="00F9718F"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>Published by Baishideng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28BF1629" w14:textId="77777777" w:rsidR="00035AF5" w:rsidRPr="009847D1" w:rsidRDefault="00035AF5" w:rsidP="004A3D1D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F9909CA" w14:textId="63CDACCD" w:rsidR="00035AF5" w:rsidRPr="00435035" w:rsidRDefault="001544D9" w:rsidP="00035AF5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CA07E3">
        <w:rPr>
          <w:rFonts w:ascii="Book Antiqua" w:eastAsia="Book Antiqua" w:hAnsi="Book Antiqua" w:cs="Book Antiqua"/>
          <w:b/>
          <w:color w:val="000000"/>
        </w:rPr>
        <w:t xml:space="preserve">Citation: </w:t>
      </w:r>
      <w:r w:rsidR="008A7C62" w:rsidRPr="004A3D1D">
        <w:rPr>
          <w:rFonts w:ascii="Book Antiqua" w:eastAsia="Book Antiqua" w:hAnsi="Book Antiqua" w:cs="Book Antiqua"/>
          <w:color w:val="000000"/>
        </w:rPr>
        <w:t>Chevall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assm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Iranmanes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J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ön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202</w:t>
      </w:r>
      <w:r w:rsidR="00035AF5">
        <w:rPr>
          <w:rFonts w:ascii="Book Antiqua" w:hAnsi="Book Antiqua" w:cs="Book Antiqua" w:hint="eastAsia"/>
          <w:color w:val="000000"/>
          <w:lang w:eastAsia="zh-CN"/>
        </w:rPr>
        <w:t>2</w:t>
      </w:r>
      <w:r w:rsidR="008A7C62" w:rsidRPr="004A3D1D">
        <w:rPr>
          <w:rFonts w:ascii="Book Antiqua" w:eastAsia="Book Antiqua" w:hAnsi="Book Antiqua" w:cs="Book Antiqua"/>
          <w:color w:val="000000"/>
        </w:rPr>
        <w:t>;</w:t>
      </w:r>
      <w:r w:rsidR="00035AF5">
        <w:rPr>
          <w:rFonts w:ascii="Book Antiqua" w:eastAsia="Book Antiqua" w:hAnsi="Book Antiqua" w:cs="Book Antiqua"/>
          <w:color w:val="000000"/>
        </w:rPr>
        <w:t xml:space="preserve"> 14(</w:t>
      </w:r>
      <w:r w:rsidR="00035AF5">
        <w:rPr>
          <w:rFonts w:ascii="Book Antiqua" w:hAnsi="Book Antiqua" w:cs="Book Antiqua"/>
          <w:color w:val="000000"/>
          <w:lang w:eastAsia="zh-CN"/>
        </w:rPr>
        <w:t>2</w:t>
      </w:r>
      <w:r w:rsidR="00035AF5">
        <w:rPr>
          <w:rFonts w:ascii="Book Antiqua" w:eastAsia="Book Antiqua" w:hAnsi="Book Antiqua" w:cs="Book Antiqua"/>
          <w:color w:val="000000"/>
        </w:rPr>
        <w:t xml:space="preserve">): </w:t>
      </w:r>
      <w:r w:rsidR="00435035">
        <w:rPr>
          <w:rFonts w:ascii="Book Antiqua" w:hAnsi="Book Antiqua" w:cs="Book Antiqua" w:hint="eastAsia"/>
          <w:color w:val="000000"/>
          <w:lang w:eastAsia="zh-CN"/>
        </w:rPr>
        <w:t>434</w:t>
      </w:r>
      <w:r w:rsidR="00035AF5">
        <w:rPr>
          <w:rFonts w:ascii="Book Antiqua" w:eastAsia="Book Antiqua" w:hAnsi="Book Antiqua" w:cs="Book Antiqua"/>
          <w:color w:val="000000"/>
        </w:rPr>
        <w:t>-</w:t>
      </w:r>
      <w:r w:rsidR="00435035">
        <w:rPr>
          <w:rFonts w:ascii="Book Antiqua" w:hAnsi="Book Antiqua" w:cs="Book Antiqua" w:hint="eastAsia"/>
          <w:color w:val="000000"/>
          <w:lang w:eastAsia="zh-CN"/>
        </w:rPr>
        <w:t>449</w:t>
      </w:r>
    </w:p>
    <w:p w14:paraId="5D197C1F" w14:textId="097852A1" w:rsidR="00035AF5" w:rsidRDefault="00035AF5" w:rsidP="00035AF5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URL: </w:t>
      </w:r>
      <w:r>
        <w:rPr>
          <w:rFonts w:ascii="Book Antiqua" w:eastAsia="Book Antiqua" w:hAnsi="Book Antiqua" w:cs="Book Antiqua"/>
          <w:color w:val="000000"/>
        </w:rPr>
        <w:t>https://www.wjgnet.com/1948-5204/full/v14/i</w:t>
      </w:r>
      <w:r>
        <w:rPr>
          <w:rFonts w:ascii="Book Antiqua" w:hAnsi="Book Antiqua" w:cs="Book Antiqua"/>
          <w:color w:val="000000"/>
          <w:lang w:eastAsia="zh-CN"/>
        </w:rPr>
        <w:t>2</w:t>
      </w:r>
      <w:r>
        <w:rPr>
          <w:rFonts w:ascii="Book Antiqua" w:eastAsia="Book Antiqua" w:hAnsi="Book Antiqua" w:cs="Book Antiqua"/>
          <w:color w:val="000000"/>
        </w:rPr>
        <w:t>/</w:t>
      </w:r>
      <w:r w:rsidR="00435035">
        <w:rPr>
          <w:rFonts w:ascii="Book Antiqua" w:hAnsi="Book Antiqua" w:cs="Book Antiqua" w:hint="eastAsia"/>
          <w:color w:val="000000"/>
          <w:lang w:eastAsia="zh-CN"/>
        </w:rPr>
        <w:t>434</w:t>
      </w:r>
      <w:r>
        <w:rPr>
          <w:rFonts w:ascii="Book Antiqua" w:eastAsia="Book Antiqua" w:hAnsi="Book Antiqua" w:cs="Book Antiqua"/>
          <w:color w:val="000000"/>
        </w:rPr>
        <w:t>.htm</w:t>
      </w:r>
    </w:p>
    <w:p w14:paraId="7927E5EB" w14:textId="1FF3D8BA" w:rsidR="00A77B3E" w:rsidRPr="00435035" w:rsidRDefault="00035AF5" w:rsidP="00035AF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DOI: </w:t>
      </w:r>
      <w:r>
        <w:rPr>
          <w:rFonts w:ascii="Book Antiqua" w:eastAsia="Book Antiqua" w:hAnsi="Book Antiqua" w:cs="Book Antiqua"/>
          <w:color w:val="000000"/>
        </w:rPr>
        <w:t>https://dx.doi.org/10.4251/wjgo.v14.i</w:t>
      </w:r>
      <w:r>
        <w:rPr>
          <w:rFonts w:ascii="Book Antiqua" w:hAnsi="Book Antiqua" w:cs="Book Antiqua"/>
          <w:color w:val="000000"/>
          <w:lang w:eastAsia="zh-CN"/>
        </w:rPr>
        <w:t>2</w:t>
      </w:r>
      <w:r>
        <w:rPr>
          <w:rFonts w:ascii="Book Antiqua" w:eastAsia="Book Antiqua" w:hAnsi="Book Antiqua" w:cs="Book Antiqua"/>
          <w:color w:val="000000"/>
        </w:rPr>
        <w:t>.</w:t>
      </w:r>
      <w:r w:rsidR="00435035">
        <w:rPr>
          <w:rFonts w:ascii="Book Antiqua" w:hAnsi="Book Antiqua" w:cs="Book Antiqua" w:hint="eastAsia"/>
          <w:color w:val="000000"/>
          <w:lang w:eastAsia="zh-CN"/>
        </w:rPr>
        <w:t>434</w:t>
      </w:r>
    </w:p>
    <w:p w14:paraId="0AAC7205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BBF2D63" w14:textId="15E116F5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ing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gn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t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racter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treatm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e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  <w:r w:rsidR="00A5059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an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cr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</w:t>
      </w:r>
      <w:r w:rsidR="00A50592" w:rsidRPr="004A3D1D">
        <w:rPr>
          <w:rFonts w:ascii="Book Antiqua" w:eastAsia="Book Antiqua" w:hAnsi="Book Antiqua" w:cs="Book Antiqua"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gura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.</w:t>
      </w:r>
    </w:p>
    <w:p w14:paraId="45BAC2DC" w14:textId="77777777" w:rsidR="004A3D1D" w:rsidRPr="004A3D1D" w:rsidRDefault="004A3D1D" w:rsidP="004A3D1D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/>
          <w:u w:val="single"/>
        </w:rPr>
      </w:pPr>
      <w:r w:rsidRPr="004A3D1D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</w:p>
    <w:p w14:paraId="603D01E9" w14:textId="1AC9AB3B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1F7F2468" w14:textId="34B3C3F1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r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qu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-associ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a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worldwide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06BD3" w:rsidRPr="004A3D1D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und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sculariz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rain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l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nden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quickly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06BD3" w:rsidRPr="004A3D1D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vi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rly</w:t>
      </w:r>
      <w:r w:rsidR="00A5059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50592"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5059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os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es</w:t>
      </w:r>
      <w:r w:rsidR="00A50592"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ligometastatic</w:t>
      </w:r>
      <w:r w:rsidR="00A5059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50592"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5059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fect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l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ster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ountrie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qu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er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t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u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node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6BA47EAC" w14:textId="169E01D9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Predomina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50592" w:rsidRPr="004A3D1D">
        <w:rPr>
          <w:rFonts w:ascii="Book Antiqua" w:eastAsia="Book Antiqua" w:hAnsi="Book Antiqua" w:cs="Book Antiqua"/>
          <w:color w:val="000000"/>
        </w:rPr>
        <w:t>beca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50592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te-ons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mpto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reen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am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-thi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resentation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l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thoug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i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5059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satisf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mo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,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rg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i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50592"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ation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elig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E34D4C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A3D1D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TN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Classif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Malign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(TNM)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FF1987" w:rsidRPr="004A3D1D">
        <w:rPr>
          <w:rFonts w:ascii="Book Antiqua" w:eastAsia="Book Antiqua" w:hAnsi="Book Antiqua" w:cs="Book Antiqua"/>
          <w:color w:val="000000"/>
        </w:rPr>
        <w:t>-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ple</w:t>
      </w:r>
      <w:r w:rsidR="00FF1987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ing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FF1987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o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havio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classif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f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quir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odu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ll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Weichselbaum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l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racter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w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ol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lleng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b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ition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chro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fec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organ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toff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ep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F1987"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</w:t>
      </w:r>
      <w:r w:rsidR="002C4C25" w:rsidRPr="004A3D1D">
        <w:rPr>
          <w:rFonts w:ascii="Book Antiqua" w:eastAsia="Book Antiqua" w:hAnsi="Book Antiqua" w:cs="Book Antiqua"/>
          <w:color w:val="000000"/>
        </w:rPr>
        <w:t>m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FF1987" w:rsidRPr="004A3D1D">
        <w:rPr>
          <w:rFonts w:ascii="Book Antiqua" w:eastAsia="Book Antiqua" w:hAnsi="Book Antiqua" w:cs="Book Antiqua"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gur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W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e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09C84F9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FA5FAEE" w14:textId="1887B557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urgery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astric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</w:p>
    <w:p w14:paraId="0D985854" w14:textId="72B4F54E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qu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den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pproach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4,1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spi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ell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lorect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estion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8813628" w14:textId="47A6B00A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chro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</w:t>
      </w:r>
      <w:r w:rsidR="002C4C25" w:rsidRPr="004A3D1D">
        <w:rPr>
          <w:rFonts w:ascii="Book Antiqua" w:eastAsia="Book Antiqua" w:hAnsi="Book Antiqua" w:cs="Book Antiqua"/>
          <w:color w:val="000000"/>
        </w:rPr>
        <w:t>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ancer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crib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ep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ve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5</w:t>
      </w:r>
      <w:r w:rsidRPr="004A3D1D">
        <w:rPr>
          <w:rFonts w:ascii="Book Antiqua" w:eastAsia="Book Antiqua" w:hAnsi="Book Antiqua" w:cs="Book Antiqua"/>
          <w:color w:val="000000"/>
        </w:rPr>
        <w:t>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</w:t>
      </w:r>
      <w:r w:rsidR="002C4C25" w:rsidRPr="004A3D1D">
        <w:rPr>
          <w:rFonts w:ascii="Book Antiqua" w:eastAsia="Book Antiqua" w:hAnsi="Book Antiqua" w:cs="Book Antiqua"/>
          <w:color w:val="000000"/>
        </w:rPr>
        <w:t>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2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%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7</w:t>
      </w:r>
      <w:r w:rsidR="00E34D4C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A3D1D">
        <w:rPr>
          <w:rFonts w:ascii="Book Antiqua" w:eastAsia="Book Antiqua" w:hAnsi="Book Antiqua" w:cs="Book Antiqua"/>
          <w:color w:val="000000"/>
          <w:vertAlign w:val="superscript"/>
        </w:rPr>
        <w:t>19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00075362" w14:textId="60BC50AA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wi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gl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chro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fo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0</w:t>
      </w:r>
      <w:r w:rsidR="002C4C25" w:rsidRPr="004A3D1D">
        <w:rPr>
          <w:rFonts w:ascii="Book Antiqua" w:eastAsia="Book Antiqua" w:hAnsi="Book Antiqua" w:cs="Book Antiqua"/>
          <w:color w:val="000000"/>
        </w:rPr>
        <w:t>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35.9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2C4C25"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5.5</w:t>
      </w:r>
      <w:r w:rsidR="002C4C25" w:rsidRPr="004A3D1D">
        <w:rPr>
          <w:rFonts w:ascii="Book Antiqua" w:eastAsia="Book Antiqua" w:hAnsi="Book Antiqua" w:cs="Book Antiqua"/>
          <w:color w:val="000000"/>
        </w:rPr>
        <w:t>%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61.7%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ectively)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-</w:t>
      </w:r>
      <w:r w:rsidR="00555886">
        <w:rPr>
          <w:rFonts w:ascii="Book Antiqua" w:eastAsia="Book Antiqua" w:hAnsi="Book Antiqua" w:cs="Book Antiqua"/>
          <w:color w:val="000000"/>
        </w:rPr>
        <w:t>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0-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t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i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icula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oper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2C4C25" w:rsidRPr="004A3D1D">
        <w:rPr>
          <w:rFonts w:ascii="Book Antiqua" w:eastAsia="Book Antiqua" w:hAnsi="Book Antiqua" w:cs="Book Antiqua"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admiss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neumoni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omboembol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nt</w:t>
      </w:r>
      <w:r w:rsidR="002C4C25" w:rsidRPr="004A3D1D">
        <w:rPr>
          <w:rFonts w:ascii="Book Antiqua" w:eastAsia="Book Antiqua" w:hAnsi="Book Antiqua" w:cs="Book Antiqua"/>
          <w:color w:val="000000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g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fe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r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.</w:t>
      </w:r>
    </w:p>
    <w:p w14:paraId="34168894" w14:textId="4D671DB0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i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e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4A3D1D" w:rsidRPr="006E6E46">
        <w:rPr>
          <w:rFonts w:ascii="Book Antiqua" w:eastAsia="Book Antiqua" w:hAnsi="Book Antiqua" w:cs="Book Antiqua"/>
          <w:iCs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os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a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r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me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epend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icat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A1BF9">
        <w:rPr>
          <w:rFonts w:ascii="Book Antiqua" w:hAnsi="Book Antiqua" w:cs="Book Antiqua" w:hint="eastAsia"/>
          <w:color w:val="000000"/>
          <w:lang w:eastAsia="zh-CN"/>
        </w:rPr>
        <w:t>N</w:t>
      </w:r>
      <w:r w:rsidRPr="004A3D1D">
        <w:rPr>
          <w:rFonts w:ascii="Book Antiqua" w:eastAsia="Book Antiqua" w:hAnsi="Book Antiqua" w:cs="Book Antiqua"/>
          <w:color w:val="000000"/>
        </w:rPr>
        <w:t>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inferi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lob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m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me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feri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m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="006A1BF9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nt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lfil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i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AE38267" w14:textId="336F6C37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AT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ri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3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37434C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ri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125218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7056C2" w:rsidRPr="004A3D1D">
        <w:rPr>
          <w:rFonts w:ascii="Book Antiqua" w:eastAsia="Book Antiqua" w:hAnsi="Book Antiqua" w:cs="Book Antiqua"/>
          <w:color w:val="000000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2</w:t>
      </w:r>
      <w:r w:rsidRPr="004A3D1D">
        <w:rPr>
          <w:rFonts w:ascii="Book Antiqua" w:eastAsia="Book Antiqua" w:hAnsi="Book Antiqua" w:cs="Book Antiqua"/>
          <w:color w:val="000000"/>
        </w:rPr>
        <w:t>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.7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7056C2" w:rsidRPr="004A3D1D">
        <w:rPr>
          <w:rFonts w:ascii="Book Antiqua" w:eastAsia="Book Antiqua" w:hAnsi="Book Antiqua" w:cs="Book Antiqua"/>
          <w:color w:val="000000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.1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6.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4.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</w:t>
      </w:r>
      <w:r w:rsidR="007056C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</w:rPr>
        <w:t>respectively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lu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i</w:t>
      </w:r>
      <w:r w:rsidR="007056C2" w:rsidRPr="004A3D1D">
        <w:rPr>
          <w:rFonts w:ascii="Book Antiqua" w:eastAsia="Book Antiqua" w:hAnsi="Book Antiqua" w:cs="Book Antiqua"/>
          <w:color w:val="000000"/>
        </w:rPr>
        <w:t>q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f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for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AT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,18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</w:t>
      </w:r>
      <w:r w:rsidR="007056C2" w:rsidRPr="004A3D1D">
        <w:rPr>
          <w:rFonts w:ascii="Book Antiqua" w:eastAsia="Book Antiqua" w:hAnsi="Book Antiqua" w:cs="Book Antiqua"/>
          <w:color w:val="000000"/>
        </w:rPr>
        <w:t>.</w:t>
      </w:r>
      <w:r w:rsidRPr="004A3D1D">
        <w:rPr>
          <w:rFonts w:ascii="Book Antiqua" w:eastAsia="Book Antiqua" w:hAnsi="Book Antiqua" w:cs="Book Antiqua"/>
          <w:color w:val="000000"/>
        </w:rPr>
        <w:t>S</w:t>
      </w:r>
      <w:r w:rsidR="007056C2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eillance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pidemiology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="007056C2" w:rsidRPr="004A3D1D">
        <w:rPr>
          <w:rFonts w:ascii="Book Antiqua" w:eastAsia="Book Antiqua" w:hAnsi="Book Antiqua" w:cs="Book Antiqua"/>
          <w:color w:val="000000"/>
        </w:rPr>
        <w:t>SEER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b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epend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750E7265" w14:textId="54974761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erv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</w:rPr>
        <w:t>Arbeitsgemeinschaf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</w:rPr>
        <w:t>Internistisc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</w:rPr>
        <w:t>Onkologi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="007056C2" w:rsidRPr="004A3D1D">
        <w:rPr>
          <w:rFonts w:ascii="Book Antiqua" w:eastAsia="Book Antiqua" w:hAnsi="Book Antiqua" w:cs="Book Antiqua"/>
          <w:color w:val="000000"/>
        </w:rPr>
        <w:t>AIO</w:t>
      </w:r>
      <w:r w:rsidRPr="004A3D1D">
        <w:rPr>
          <w:rFonts w:ascii="Book Antiqua" w:eastAsia="Book Antiqua" w:hAnsi="Book Antiqua" w:cs="Book Antiqua"/>
          <w:color w:val="000000"/>
        </w:rPr>
        <w:t>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-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7056C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asibi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u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ancer</w:t>
      </w:r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-a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ig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.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cee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5.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70968" w:rsidRPr="004A3D1D">
        <w:rPr>
          <w:rFonts w:ascii="Book Antiqua" w:eastAsia="Book Antiqua" w:hAnsi="Book Antiqua" w:cs="Book Antiqua"/>
          <w:color w:val="000000"/>
        </w:rPr>
        <w:t>patient’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elig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Figu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-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464789BF" w14:textId="640BC8E6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stif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ep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RENAISS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ri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rui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enocarcinoma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fin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tro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d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g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abl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u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cl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sitiv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u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cles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cl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se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bsequ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5757BE23" w14:textId="1B8CBCE9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question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enocarcinoma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G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n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05569" w:rsidRPr="004A3D1D">
        <w:rPr>
          <w:rFonts w:ascii="Book Antiqua" w:eastAsia="Book Antiqua" w:hAnsi="Book Antiqua" w:cs="Book Antiqua"/>
          <w:color w:val="000000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mo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-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2</w:t>
      </w:r>
      <w:r w:rsidR="00555886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a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inicalTrials.gov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identifier: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CT03042169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7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term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3E77735C" w14:textId="0DB0A946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r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ic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mpto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ee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tru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re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usefuln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duc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olu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ymptom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rema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clea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ve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r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uations.</w:t>
      </w:r>
    </w:p>
    <w:p w14:paraId="07916E50" w14:textId="55DE47CE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rongfu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l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ch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sibi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suffic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tive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.</w:t>
      </w:r>
    </w:p>
    <w:p w14:paraId="7C4BC892" w14:textId="223D8B76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mma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su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qu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earanc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pri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denectom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complic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stom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-blo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croscop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roscop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id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29172E" w:rsidRPr="004A3D1D">
        <w:rPr>
          <w:rFonts w:ascii="Book Antiqua" w:eastAsia="Book Antiqua" w:hAnsi="Book Antiqua" w:cs="Book Antiqua"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j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gu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mmariz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disciplin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Beca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9172E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-gra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im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025A91F0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679D5244" w14:textId="45188C9E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hemotherapy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astric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</w:p>
    <w:p w14:paraId="1969EFBF" w14:textId="17D022CF" w:rsidR="00A77B3E" w:rsidRPr="00E34D4C" w:rsidRDefault="00E34D4C" w:rsidP="004A3D1D">
      <w:pPr>
        <w:spacing w:line="360" w:lineRule="auto"/>
        <w:jc w:val="both"/>
        <w:rPr>
          <w:rFonts w:ascii="Book Antiqua" w:hAnsi="Book Antiqua"/>
        </w:rPr>
      </w:pPr>
      <w:r w:rsidRPr="00E34D4C">
        <w:rPr>
          <w:rFonts w:ascii="Book Antiqua" w:eastAsia="Book Antiqua" w:hAnsi="Book Antiqua" w:cs="Book Antiqua"/>
          <w:b/>
          <w:i/>
          <w:iCs/>
          <w:color w:val="000000"/>
        </w:rPr>
        <w:t>Systemic chemotherapy</w:t>
      </w:r>
    </w:p>
    <w:p w14:paraId="101F323B" w14:textId="41C0C23A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g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year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8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olution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ar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n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fus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MAGIC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6</w:t>
      </w:r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[29]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n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q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ordonne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ologi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ges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CCORD-07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tudy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0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086255">
        <w:rPr>
          <w:rFonts w:ascii="Book Antiqua" w:eastAsia="Book Antiqua" w:hAnsi="Book Antiqua" w:cs="Book Antiqua"/>
          <w:color w:val="000000"/>
        </w:rPr>
        <w:t xml:space="preserve"> 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mer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ccessfu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CE1598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(GEJ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olvin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s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ea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erat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o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ler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de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opulation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mil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-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d</w:t>
      </w:r>
      <w:r w:rsidRPr="004A3D1D">
        <w:rPr>
          <w:rFonts w:ascii="Book Antiqua" w:eastAsia="Book Antiqua" w:hAnsi="Book Antiqua" w:cs="Book Antiqua"/>
          <w:color w:val="000000"/>
        </w:rPr>
        <w:t>ocetaxel</w:t>
      </w:r>
      <w:r w:rsidR="00F82C5C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tablish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G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rial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ster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icula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pyrimidine)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fer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17D6AB9F" w14:textId="1D1054CE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ep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182B05B" w14:textId="0137ED0C" w:rsidR="00A77B3E" w:rsidRPr="004A3D1D" w:rsidRDefault="00F82C5C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ontras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new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gen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rema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ssoci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prognosi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5</w:t>
      </w:r>
      <w:r w:rsidR="008A7C62" w:rsidRPr="004A3D1D">
        <w:rPr>
          <w:rFonts w:ascii="Book Antiqua" w:eastAsia="Book Antiqua" w:hAnsi="Book Antiqua" w:cs="Book Antiqua"/>
          <w:color w:val="000000"/>
        </w:rPr>
        <w:t>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4%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8A7C62" w:rsidRPr="004A3D1D">
        <w:rPr>
          <w:rFonts w:ascii="Book Antiqua" w:eastAsia="Book Antiqua" w:hAnsi="Book Antiqua" w:cs="Book Antiqua"/>
          <w:color w:val="000000"/>
          <w:vertAlign w:val="superscript"/>
        </w:rPr>
        <w:t>33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ppro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tradition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epirubic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regimen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DB45260" w14:textId="3578F02A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ya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4A3D1D" w:rsidRPr="006E6E46">
        <w:rPr>
          <w:rFonts w:ascii="Book Antiqua" w:eastAsia="Book Antiqua" w:hAnsi="Book Antiqua" w:cs="Book Antiqua"/>
          <w:iCs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4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am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a-aor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i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d</w:t>
      </w:r>
      <w:r w:rsidRPr="004A3D1D">
        <w:rPr>
          <w:rFonts w:ascii="Book Antiqua" w:eastAsia="Book Antiqua" w:hAnsi="Book Antiqua" w:cs="Book Antiqua"/>
          <w:color w:val="000000"/>
        </w:rPr>
        <w:t>ocetax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4 w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fo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 xml:space="preserve">2 wk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4 w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r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i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ve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FU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t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nis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7.5%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3.8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a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lapse-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5.0%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epend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vari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.</w:t>
      </w:r>
    </w:p>
    <w:p w14:paraId="79C8F301" w14:textId="57582DD5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O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cad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ce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ep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com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ig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l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or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D1F6E2B" w14:textId="362691D8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“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F0A5A" w:rsidRPr="004A3D1D">
        <w:rPr>
          <w:rFonts w:ascii="Book Antiqua" w:eastAsia="Book Antiqua" w:hAnsi="Book Antiqua" w:cs="Book Antiqua"/>
          <w:color w:val="000000"/>
        </w:rPr>
        <w:t>”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crib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555886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55886" w:rsidRPr="004A3D1D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7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29D22464" w14:textId="6E008368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en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ve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t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cus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7DCACFB7" w14:textId="73E3CA8A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pa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IR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pan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g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36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c</w:t>
      </w:r>
      <w:r w:rsidRPr="004A3D1D">
        <w:rPr>
          <w:rFonts w:ascii="Book Antiqua" w:eastAsia="Book Antiqua" w:hAnsi="Book Antiqua" w:cs="Book Antiqua"/>
          <w:color w:val="000000"/>
        </w:rPr>
        <w:t>apecitab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F0A5A" w:rsidRPr="004A3D1D">
        <w:rPr>
          <w:rFonts w:ascii="Book Antiqua" w:eastAsia="Book Antiqua" w:hAnsi="Book Antiqua" w:cs="Book Antiqua"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688F92F1" w14:textId="4D9E2416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urop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ster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4.2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rubicin,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F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7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mmariz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.</w:t>
      </w:r>
    </w:p>
    <w:p w14:paraId="6705244E" w14:textId="7DBFF321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ll-stud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t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v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-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NAISS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gn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4B4EAEBC" w14:textId="3636C6C4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v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tox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ifluridine/tipiraci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fr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GS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EB55FF"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38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fluridine/tipiraci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B55FF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ifluridine/tipi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.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.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haz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69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34D4C" w:rsidRPr="00E34D4C">
        <w:rPr>
          <w:rFonts w:ascii="Book Antiqua" w:eastAsia="Book Antiqua" w:hAnsi="Book Antiqua" w:cs="Book Antiqua"/>
          <w:i/>
          <w:color w:val="000000"/>
        </w:rPr>
        <w:t>P</w:t>
      </w:r>
      <w:r w:rsidR="00F00333">
        <w:rPr>
          <w:rFonts w:ascii="Book Antiqua" w:eastAsia="Book Antiqua" w:hAnsi="Book Antiqua" w:cs="Book Antiqua"/>
          <w:i/>
          <w:color w:val="000000"/>
        </w:rPr>
        <w:t xml:space="preserve"> &lt; </w:t>
      </w:r>
      <w:r w:rsidRPr="004A3D1D">
        <w:rPr>
          <w:rFonts w:ascii="Book Antiqua" w:eastAsia="Book Antiqua" w:hAnsi="Book Antiqua" w:cs="Book Antiqua"/>
          <w:color w:val="000000"/>
        </w:rPr>
        <w:t>0.001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fr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</w:p>
    <w:p w14:paraId="24923971" w14:textId="37FCA5FA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lus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gin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t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s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assess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u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l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ECI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1.1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)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9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asur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ass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18B2610C" w14:textId="45E9464E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0E41B74B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0A2178FD" w14:textId="244F368F" w:rsidR="00A77B3E" w:rsidRPr="00E34D4C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E34D4C">
        <w:rPr>
          <w:rFonts w:ascii="Book Antiqua" w:eastAsia="Book Antiqua" w:hAnsi="Book Antiqua" w:cs="Book Antiqua"/>
          <w:b/>
          <w:iCs/>
          <w:caps/>
          <w:color w:val="000000"/>
          <w:u w:val="single"/>
        </w:rPr>
        <w:t>Intraperitoneal</w:t>
      </w:r>
      <w:r w:rsidR="00A32200" w:rsidRPr="00E34D4C">
        <w:rPr>
          <w:rFonts w:ascii="Book Antiqua" w:eastAsia="Book Antiqua" w:hAnsi="Book Antiqua" w:cs="Book Antiqua"/>
          <w:b/>
          <w:iCs/>
          <w:caps/>
          <w:color w:val="000000"/>
          <w:u w:val="single"/>
        </w:rPr>
        <w:t xml:space="preserve"> </w:t>
      </w:r>
      <w:r w:rsidRPr="00E34D4C">
        <w:rPr>
          <w:rFonts w:ascii="Book Antiqua" w:eastAsia="Book Antiqua" w:hAnsi="Book Antiqua" w:cs="Book Antiqua"/>
          <w:b/>
          <w:iCs/>
          <w:caps/>
          <w:color w:val="000000"/>
          <w:u w:val="single"/>
        </w:rPr>
        <w:t>chemotherapy</w:t>
      </w:r>
    </w:p>
    <w:p w14:paraId="412B32FD" w14:textId="6D21CFD8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v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r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314FECC7" w14:textId="4841F54F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i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oug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A46003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os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as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11541" w:rsidRPr="004A3D1D">
        <w:rPr>
          <w:rFonts w:ascii="Book Antiqua" w:eastAsia="Book Antiqua" w:hAnsi="Book Antiqua" w:cs="Book Antiqua"/>
          <w:color w:val="000000"/>
        </w:rPr>
        <w:t>Ab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3</w:t>
      </w:r>
      <w:r w:rsidR="00411541" w:rsidRPr="004A3D1D">
        <w:rPr>
          <w:rFonts w:ascii="Book Antiqua" w:eastAsia="Book Antiqua" w:hAnsi="Book Antiqua" w:cs="Book Antiqua"/>
          <w:color w:val="000000"/>
        </w:rPr>
        <w:t>%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6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f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PC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IV)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40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623B521A" w14:textId="560C0AFE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ra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aminatio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ed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0</w:t>
      </w:r>
      <w:r w:rsidR="00411541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0%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chedul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tenti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1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matoge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semina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o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tens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gn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x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n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ag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echniqu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ation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cau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w-volum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nsi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dules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2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18C9980C" w14:textId="59DC66A3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ses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ad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verity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PCI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garbak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lp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s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t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er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l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ribu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oug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ximu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9</w:t>
      </w:r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3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all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tern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ow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entra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rug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u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rectl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rec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ra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still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abdomi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vi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yperthermi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tend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coreg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netr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ligna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dul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imito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4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08DACDB8" w14:textId="2D7D231A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ypertherm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4A3D1D">
        <w:rPr>
          <w:rFonts w:ascii="Book Antiqua" w:eastAsia="Book Antiqua" w:hAnsi="Book Antiqua" w:cs="Book Antiqua"/>
          <w:color w:val="000000"/>
        </w:rPr>
        <w:t>HIPEC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pend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sibi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on</w:t>
      </w:r>
      <w:r w:rsidR="00500D5B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ru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id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500D5B" w:rsidRPr="004A3D1D">
        <w:rPr>
          <w:rFonts w:ascii="Book Antiqua" w:eastAsia="Book Antiqua" w:hAnsi="Book Antiqua" w:cs="Book Antiqua"/>
          <w:color w:val="000000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r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.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mm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4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4D12B8A7" w14:textId="775A6203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i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renc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ebrua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989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ugu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007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lehe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4A3D1D" w:rsidRPr="006E6E46">
        <w:rPr>
          <w:rFonts w:ascii="Book Antiqua" w:eastAsia="Book Antiqua" w:hAnsi="Book Antiqua" w:cs="Book Antiqua"/>
          <w:iCs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6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59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-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3-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5-yea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43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8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3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ectively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61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30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3%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ectively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toreduction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pletenes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toredu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incip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depend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acto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o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low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noug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ownstaging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w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8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242A9F8" w14:textId="57FFFED9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n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327F7DFD" w14:textId="7A4114B3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-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tegory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l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R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3.67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4D4C" w:rsidRPr="00E34D4C">
        <w:rPr>
          <w:rFonts w:ascii="Book Antiqua" w:eastAsia="Book Antiqua" w:hAnsi="Book Antiqua" w:cs="Book Antiqua"/>
          <w:color w:val="000000"/>
          <w:shd w:val="clear" w:color="auto" w:fill="FFFFFF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.02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6.67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4D4C" w:rsidRPr="00E34D4C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P</w:t>
      </w:r>
      <w:r w:rsidR="00F00333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&lt;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001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ysfun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R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4.46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4D4C" w:rsidRPr="00E34D4C">
        <w:rPr>
          <w:rFonts w:ascii="Book Antiqua" w:eastAsia="Book Antiqua" w:hAnsi="Book Antiqua" w:cs="Book Antiqua"/>
          <w:color w:val="000000"/>
          <w:shd w:val="clear" w:color="auto" w:fill="FFFFFF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.42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3.99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01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l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ay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ruci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s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cell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unct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t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tra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ses.</w:t>
      </w:r>
    </w:p>
    <w:p w14:paraId="60112627" w14:textId="78621402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et-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s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ding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r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hylac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umor</w:t>
      </w:r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et-ring-c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c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hylac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vi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hylac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0CF19ECE" w14:textId="439B5767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du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urren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34057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e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PCI)</w:t>
      </w:r>
      <w:r w:rsidR="00F00333">
        <w:rPr>
          <w:rFonts w:ascii="Book Antiqua" w:eastAsia="Book Antiqua" w:hAnsi="Book Antiqua" w:cs="Book Antiqua"/>
          <w:color w:val="000000"/>
        </w:rPr>
        <w:t xml:space="preserve"> &lt; </w:t>
      </w:r>
      <w:r w:rsidRPr="004A3D1D">
        <w:rPr>
          <w:rFonts w:ascii="Book Antiqua" w:eastAsia="Book Antiqua" w:hAnsi="Book Antiqua" w:cs="Book Antiqua"/>
          <w:color w:val="000000"/>
        </w:rPr>
        <w:t>7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4A3D1D">
        <w:rPr>
          <w:rFonts w:ascii="Book Antiqua" w:eastAsia="Book Antiqua" w:hAnsi="Book Antiqua" w:cs="Book Antiqua"/>
          <w:color w:val="000000"/>
          <w:vertAlign w:val="superscript"/>
        </w:rPr>
        <w:t>48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r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mpl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chniq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amewor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toco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clusivel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C66093F" w14:textId="5302A1AC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l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HIPEC</w:t>
      </w:r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49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s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.</w:t>
      </w:r>
    </w:p>
    <w:p w14:paraId="617D8981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8110EFA" w14:textId="1C523C4C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adiotherapy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317862FD" w14:textId="5D9254B7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</w:t>
      </w:r>
      <w:r w:rsidR="003F22FF" w:rsidRPr="004A3D1D">
        <w:rPr>
          <w:rFonts w:ascii="Book Antiqua" w:eastAsia="Book Antiqua" w:hAnsi="Book Antiqua" w:cs="Book Antiqua"/>
          <w:color w:val="000000"/>
        </w:rPr>
        <w:t>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el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mploy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s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g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itis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i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monst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50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gener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appoin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limin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op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lu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ma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di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im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a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t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i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7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d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nodes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bsolu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s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du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ximate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5</w:t>
      </w:r>
      <w:r w:rsidR="00555886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ars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Inter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1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hod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aw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ntri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sid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g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id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52]</w:t>
      </w:r>
      <w:r w:rsidRPr="004A3D1D">
        <w:rPr>
          <w:rFonts w:ascii="Book Antiqua" w:eastAsia="Book Antiqua" w:hAnsi="Book Antiqua" w:cs="Book Antiqua"/>
          <w:color w:val="000000"/>
        </w:rPr>
        <w:t>.</w:t>
      </w:r>
    </w:p>
    <w:p w14:paraId="727A5967" w14:textId="51C8CEF7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arc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netheles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pan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mploy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3.3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.3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%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liv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ur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lu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il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r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form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qu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sec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t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-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4A3D1D" w:rsidRPr="006E6E46">
        <w:rPr>
          <w:rFonts w:ascii="Book Antiqua" w:eastAsia="Book Antiqua" w:hAnsi="Book Antiqua" w:cs="Book Antiqua"/>
          <w:iCs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4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5</w:t>
      </w:r>
      <w:r w:rsidRPr="004A3D1D">
        <w:rPr>
          <w:rFonts w:ascii="Book Antiqua" w:eastAsia="Book Antiqua" w:hAnsi="Book Antiqua" w:cs="Book Antiqua"/>
          <w:color w:val="000000"/>
        </w:rPr>
        <w:t>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="003F22FF" w:rsidRPr="004A3D1D">
        <w:rPr>
          <w:rFonts w:ascii="Book Antiqua" w:eastAsia="Book Antiqua" w:hAnsi="Book Antiqua" w:cs="Book Antiqua"/>
          <w:color w:val="000000"/>
        </w:rPr>
        <w:t>h</w:t>
      </w:r>
      <w:r w:rsidRPr="004A3D1D">
        <w:rPr>
          <w:rFonts w:ascii="Book Antiqua" w:eastAsia="Book Antiqua" w:hAnsi="Book Antiqua" w:cs="Book Antiqua"/>
          <w:color w:val="000000"/>
        </w:rPr>
        <w:t>az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r</w:t>
      </w:r>
      <w:r w:rsidRPr="004A3D1D">
        <w:rPr>
          <w:rFonts w:ascii="Book Antiqua" w:eastAsia="Book Antiqua" w:hAnsi="Book Antiqua" w:cs="Book Antiqua"/>
          <w:color w:val="000000"/>
        </w:rPr>
        <w:t>ati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6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34D4C" w:rsidRPr="00E34D4C">
        <w:rPr>
          <w:rFonts w:ascii="Book Antiqua" w:eastAsia="Book Antiqua" w:hAnsi="Book Antiqua" w:cs="Book Antiqua"/>
          <w:color w:val="000000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45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1.01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5AC4A7EC" w14:textId="5AA9F4FA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play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-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mpto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duc</w:t>
      </w:r>
      <w:r w:rsidR="0012761A" w:rsidRPr="004A3D1D">
        <w:rPr>
          <w:rFonts w:ascii="Book Antiqua" w:eastAsia="Book Antiqua" w:hAnsi="Book Antiqua" w:cs="Book Antiqua"/>
          <w:color w:val="000000"/>
        </w:rPr>
        <w:t>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bleeding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.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res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tt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inicalTrials.gov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identifier: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CT04248452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)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7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456AEAF7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31C4E497" w14:textId="41E2FD71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argeted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rapy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69824D0B" w14:textId="7BF3BD97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n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mul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ar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a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l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tern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lution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te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ans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erythrobla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ukem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ge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molo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ErbB2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n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long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der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EGF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ros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nases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expres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</w:t>
      </w:r>
      <w:r w:rsidR="0012761A" w:rsidRPr="004A3D1D">
        <w:rPr>
          <w:rFonts w:ascii="Book Antiqua" w:eastAsia="Book Antiqua" w:hAnsi="Book Antiqua" w:cs="Book Antiqua"/>
          <w:color w:val="000000"/>
        </w:rPr>
        <w:t>%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2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ancer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8,59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er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w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iologic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havi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edi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rk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lecula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nos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btyp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chanis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ministra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ibodi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gand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ernaliz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agoniz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ycling.</w:t>
      </w:r>
    </w:p>
    <w:p w14:paraId="46D2972E" w14:textId="27FB1194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rcinoma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scrib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gimens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0,61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iv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cc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tting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cessary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17FEA70A" w14:textId="4566277C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r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tinum/fluoropyrimid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platinum/fluoropyrimid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urr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12761A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3.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11.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onl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z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HR</w:t>
      </w:r>
      <w:r w:rsidR="004A3D1D" w:rsidRPr="006A1BF9">
        <w:rPr>
          <w:rFonts w:ascii="Book Antiqua" w:eastAsia="Book Antiqua" w:hAnsi="Book Antiqua" w:cs="Book Antiqua"/>
          <w:color w:val="000000"/>
        </w:rPr>
        <w:t>]</w:t>
      </w:r>
      <w:r w:rsidR="006A1BF9">
        <w:rPr>
          <w:rFonts w:ascii="Book Antiqua" w:hAnsi="Book Antiqua" w:cs="Book Antiqua" w:hint="eastAsia"/>
          <w:color w:val="000000"/>
          <w:lang w:eastAsia="zh-CN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7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0046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t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ea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6.0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11.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R</w:t>
      </w:r>
      <w:r w:rsidR="006A1BF9">
        <w:rPr>
          <w:rFonts w:ascii="Book Antiqua" w:hAnsi="Book Antiqua" w:cs="Book Antiqua" w:hint="eastAsia"/>
          <w:color w:val="000000"/>
          <w:lang w:eastAsia="zh-CN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65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N</w:t>
      </w:r>
      <w:r w:rsidRPr="004A3D1D">
        <w:rPr>
          <w:rFonts w:ascii="Book Antiqua" w:eastAsia="Book Antiqua" w:hAnsi="Book Antiqua" w:cs="Book Antiqua"/>
          <w:color w:val="000000"/>
        </w:rPr>
        <w:t>ot</w:t>
      </w:r>
      <w:r w:rsidR="0012761A" w:rsidRPr="004A3D1D">
        <w:rPr>
          <w:rFonts w:ascii="Book Antiqua" w:eastAsia="Book Antiqua" w:hAnsi="Book Antiqua" w:cs="Book Antiqua"/>
          <w:color w:val="000000"/>
        </w:rPr>
        <w:t>abl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si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cl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ach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ist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059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lecul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ro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mi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ru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68%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E34D4C" w:rsidRPr="00E34D4C">
        <w:rPr>
          <w:rFonts w:ascii="Book Antiqua" w:eastAsia="Book Antiqua" w:hAnsi="Book Antiqua" w:cs="Book Antiqua"/>
          <w:color w:val="000000"/>
          <w:shd w:val="clear" w:color="auto" w:fill="FFFFFF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54</w:t>
      </w:r>
      <w:r w:rsidR="0012761A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80%)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94%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E34D4C" w:rsidRPr="00E34D4C">
        <w:rPr>
          <w:rFonts w:ascii="Book Antiqua" w:eastAsia="Book Antiqua" w:hAnsi="Book Antiqua" w:cs="Book Antiqua"/>
          <w:color w:val="000000"/>
          <w:shd w:val="clear" w:color="auto" w:fill="FFFFFF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84</w:t>
      </w:r>
      <w:r w:rsidR="0012761A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99%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6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ubl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.</w:t>
      </w:r>
    </w:p>
    <w:p w14:paraId="1F5AF09E" w14:textId="6752732D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ti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ar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es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erv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</w:t>
      </w:r>
      <w:r w:rsidR="007A4989" w:rsidRPr="004A3D1D">
        <w:rPr>
          <w:rFonts w:ascii="Book Antiqua" w:eastAsia="Book Antiqua" w:hAnsi="Book Antiqua" w:cs="Book Antiqua"/>
          <w:color w:val="000000"/>
        </w:rPr>
        <w:t>y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du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i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ligh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="00685BEB"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)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63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terogene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fo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cord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dir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gent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4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i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com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cl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i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es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st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sid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</w:p>
    <w:p w14:paraId="7ECDA9E6" w14:textId="659DF238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dic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or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ocka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cl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ertuzuma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gniz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top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s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er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i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iv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mi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37434C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CO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ru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685BEB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rtu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stuzumab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uoropyrimidine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isplatin</w:t>
      </w:r>
      <w:r w:rsidR="004A3D1D" w:rsidRPr="004A3D1D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acebo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stuzumab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uoropyrimidine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66]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JACO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egativ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3.3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bsolu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rtu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w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tistic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32FBC7DA" w14:textId="3E25CF4A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adit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play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tus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r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rst-li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y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002ED43C" w14:textId="5B861ECE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rea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7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v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ruxteca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8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ruxte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dru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jug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-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eav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trapeptide-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nk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tox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poisomer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hibito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lecu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enab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liver</w:t>
      </w:r>
      <w:r w:rsidR="00041176" w:rsidRPr="004A3D1D">
        <w:rPr>
          <w:rFonts w:ascii="Book Antiqua" w:eastAsia="Book Antiqua" w:hAnsi="Book Antiqua" w:cs="Book Antiqua"/>
          <w:color w:val="000000"/>
        </w:rPr>
        <w:t>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rec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A46003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n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.</w:t>
      </w:r>
    </w:p>
    <w:p w14:paraId="1F90B3B4" w14:textId="3B34A559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</w:t>
      </w:r>
      <w:r w:rsidR="00C71413" w:rsidRPr="004A3D1D">
        <w:rPr>
          <w:rFonts w:ascii="Book Antiqua" w:eastAsia="Book Antiqua" w:hAnsi="Book Antiqua" w:cs="Book Antiqua"/>
          <w:color w:val="000000"/>
        </w:rPr>
        <w:t>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ruxtecan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1413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69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ruxte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2.5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8.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01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-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5.6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3.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03)</w:t>
      </w:r>
      <w:r w:rsidR="00C71413" w:rsidRPr="004A3D1D">
        <w:rPr>
          <w:rFonts w:ascii="Book Antiqua" w:eastAsia="Book Antiqua" w:hAnsi="Book Antiqua" w:cs="Book Antiqua"/>
          <w:color w:val="000000"/>
        </w:rPr>
        <w:t>.</w:t>
      </w:r>
    </w:p>
    <w:p w14:paraId="0D4AB2D2" w14:textId="16E235E7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er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ruxte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utropen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51%)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em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38%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orex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7%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ruxte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G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</w:p>
    <w:p w14:paraId="05BAED85" w14:textId="635BFA55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Vascul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dothel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VEGFR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w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mo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giogene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ibu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-VEGFR-2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dir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</w:rPr>
        <w:t>r</w:t>
      </w:r>
      <w:r w:rsidRPr="004A3D1D">
        <w:rPr>
          <w:rFonts w:ascii="Book Antiqua" w:eastAsia="Book Antiqua" w:hAnsi="Book Antiqua" w:cs="Book Antiqua"/>
          <w:color w:val="000000"/>
        </w:rPr>
        <w:t>amuciruma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agoniz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GF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wa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EGARD)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5.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3.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70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INB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tudy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7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</w:rPr>
        <w:t>r</w:t>
      </w:r>
      <w:r w:rsidRPr="004A3D1D">
        <w:rPr>
          <w:rFonts w:ascii="Book Antiqua" w:eastAsia="Book Antiqua" w:hAnsi="Book Antiqua" w:cs="Book Antiqua"/>
          <w:color w:val="000000"/>
        </w:rPr>
        <w:t>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ea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r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j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28%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16%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ectively</w:t>
      </w:r>
      <w:r w:rsidR="00C71413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</w:t>
      </w:r>
      <w:r w:rsidR="00C71413" w:rsidRPr="004A3D1D">
        <w:rPr>
          <w:rFonts w:ascii="Book Antiqua" w:eastAsia="Book Antiqua" w:hAnsi="Book Antiqua" w:cs="Book Antiqua"/>
          <w:color w:val="000000"/>
        </w:rPr>
        <w:t>.</w:t>
      </w:r>
      <w:r w:rsidRPr="004A3D1D">
        <w:rPr>
          <w:rFonts w:ascii="Book Antiqua" w:eastAsia="Book Antiqua" w:hAnsi="Book Antiqua" w:cs="Book Antiqua"/>
          <w:color w:val="000000"/>
        </w:rPr>
        <w:t>0001).</w:t>
      </w:r>
    </w:p>
    <w:p w14:paraId="6F36C8E0" w14:textId="7FC91906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MS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-7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al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2]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mucir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VEGF-R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hibitor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d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0-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chie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-RA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97%</w:t>
      </w:r>
      <w:r w:rsidR="004A3D1D" w:rsidRPr="004A3D1D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83%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one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0049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rtali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-RA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5.9%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0A103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2.5%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7A498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em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rtali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23C5371B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5FDFD8DA" w14:textId="7461A19C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Immunotherapy</w:t>
      </w:r>
    </w:p>
    <w:p w14:paraId="298F1F6E" w14:textId="12AD11C2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iti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rd-li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ption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appoint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ver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mp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ramm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a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PD-1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gand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fa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pres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ell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nocl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ibodi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low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ste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ogniz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m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72B57894" w14:textId="51A82934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i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rd-li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TRACTION-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gimens</w:t>
      </w:r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3]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A103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arget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1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5.3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="004A3D1D" w:rsidRPr="004A3D1D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4.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ectively;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63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4D4C" w:rsidRPr="00E34D4C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P</w:t>
      </w:r>
      <w:r w:rsidR="00F00333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&lt;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001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nfirm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pul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n-As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KEYNOTE-059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4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ngle-ar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ulticohor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59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6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untri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mbrolizumab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nocl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ibo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1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bje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1.6%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0A103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L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programm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a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g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pressio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ur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ng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16.3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="004A3D1D" w:rsidRPr="004A3D1D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7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eg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L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36DFB9C1" w14:textId="1DCE1D84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lecu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EYNO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6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4A3D1D">
        <w:rPr>
          <w:rFonts w:ascii="Book Antiqua" w:eastAsia="Book Antiqua" w:hAnsi="Book Antiqua" w:cs="Book Antiqua"/>
          <w:color w:val="000000"/>
          <w:vertAlign w:val="superscript"/>
        </w:rPr>
        <w:t>7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in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onl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only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6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0A1039" w:rsidRPr="004A3D1D">
        <w:rPr>
          <w:rFonts w:ascii="Book Antiqua" w:eastAsia="Book Antiqua" w:hAnsi="Book Antiqua" w:cs="Book Antiqua"/>
          <w:color w:val="000000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feri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4.8%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0A1039" w:rsidRPr="004A3D1D">
        <w:rPr>
          <w:rFonts w:ascii="Book Antiqua" w:eastAsia="Book Antiqua" w:hAnsi="Book Antiqua" w:cs="Book Antiqua"/>
          <w:color w:val="000000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37.2%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i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r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</w:t>
      </w:r>
      <w:r w:rsidR="000A1039" w:rsidRPr="004A3D1D">
        <w:rPr>
          <w:rFonts w:ascii="Book Antiqua" w:eastAsia="Book Antiqua" w:hAnsi="Book Antiqua" w:cs="Book Antiqua"/>
          <w:color w:val="000000"/>
        </w:rPr>
        <w:t>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fr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</w:p>
    <w:p w14:paraId="75E1A869" w14:textId="002A01F4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D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je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ClinicalTrials.g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dentifi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CT04510064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)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7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6D06C864" w14:textId="5D746693" w:rsidR="00A77B3E" w:rsidRPr="004A3D1D" w:rsidRDefault="008A7C62" w:rsidP="007D0F75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in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valuat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5741F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mreli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jectio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eucovori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xaliplati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bumin-bou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modifi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FLOT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ndpoi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cl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r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i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3 wk</w:t>
      </w:r>
      <w:r w:rsidR="00555886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6 wk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o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v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cles.</w:t>
      </w:r>
    </w:p>
    <w:p w14:paraId="38429519" w14:textId="0C6BCFB1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AN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-8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ezolizumab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L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hibito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7]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par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s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ezoli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F485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dentif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L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hibitor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d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D5EA1CB" w14:textId="22535A1E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ONLIGH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rui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pecifically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78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gativ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operable</w:t>
      </w:r>
      <w:r w:rsidR="008B3ED7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igibl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ei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FOX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B3ED7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FO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pilimumab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-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dpoi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2.</w:t>
      </w:r>
    </w:p>
    <w:p w14:paraId="6271CE0C" w14:textId="702381E9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Immu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l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rd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e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wnst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42FA9261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1CE5BEC" w14:textId="77777777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4A9278F" w14:textId="4510AB42" w:rsidR="00A77B3E" w:rsidRDefault="008A7C62" w:rsidP="004A3D1D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t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cov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E141DD">
        <w:rPr>
          <w:rFonts w:ascii="Book Antiqua" w:eastAsia="Book Antiqua" w:hAnsi="Book Antiqua" w:cs="Book Antiqua"/>
          <w:color w:val="000000"/>
        </w:rPr>
        <w:t xml:space="preserve"> 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q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ali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ossibl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rti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141DD">
        <w:rPr>
          <w:rFonts w:ascii="Book Antiqua" w:eastAsia="Book Antiqua" w:hAnsi="Book Antiqua" w:cs="Book Antiqua"/>
          <w:color w:val="000000"/>
        </w:rPr>
        <w:t xml:space="preserve">specialists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da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disciplin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a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on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s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is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llen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pri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til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ele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ag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lay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ickl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stan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olo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mit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A4989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</w:t>
      </w:r>
      <w:r w:rsidR="007A4989" w:rsidRPr="004A3D1D">
        <w:rPr>
          <w:rFonts w:ascii="Book Antiqua" w:eastAsia="Book Antiqua" w:hAnsi="Book Antiqua" w:cs="Book Antiqua"/>
          <w:color w:val="000000"/>
        </w:rPr>
        <w:t>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A4989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w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sen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mi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el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ve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lecu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s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i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ica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ien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ler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elig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NAISS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A4989" w:rsidRPr="004A3D1D">
        <w:rPr>
          <w:rFonts w:ascii="Book Antiqua" w:eastAsia="Book Antiqua" w:hAnsi="Book Antiqua" w:cs="Book Antiqua"/>
          <w:color w:val="000000"/>
        </w:rPr>
        <w:t>only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bab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32D8AA9B" w14:textId="77777777" w:rsidR="004A3D1D" w:rsidRPr="004A3D1D" w:rsidRDefault="004A3D1D" w:rsidP="004A3D1D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A6E3A3B" w14:textId="7777777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REFERENCES</w:t>
      </w:r>
    </w:p>
    <w:p w14:paraId="31BCBB1B" w14:textId="4DECAF2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tiekem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</w:t>
      </w:r>
      <w:proofErr w:type="gram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ijp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evord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ns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hei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lag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upt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ndi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W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sti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p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Implica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ti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ach?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3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86-69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349836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ejso.2013.02.026]</w:t>
      </w:r>
    </w:p>
    <w:p w14:paraId="3062D433" w14:textId="1651C61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Bernards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eem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euwenhuijz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ssch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uij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m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3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56-306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1211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93/annonc/mdt401]</w:t>
      </w:r>
    </w:p>
    <w:p w14:paraId="5A7376C0" w14:textId="59CEE30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Riihimäk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mmin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ndqui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ndqui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mmin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targ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2307-523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44757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8632/oncotarget.10740]</w:t>
      </w:r>
    </w:p>
    <w:p w14:paraId="1A9F95DE" w14:textId="282166ED" w:rsidR="003702BC" w:rsidRPr="004A3D1D" w:rsidRDefault="003702B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color w:val="000000"/>
        </w:rPr>
        <w:t>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tat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acts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ancer</w:t>
      </w:r>
      <w:r w:rsidRPr="004A3D1D">
        <w:rPr>
          <w:rFonts w:ascii="Book Antiqua" w:eastAsia="Book Antiqua" w:hAnsi="Book Antiqua" w:cs="Book Antiqua"/>
          <w:bCs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Institute.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C3FB3" w:rsidRPr="004A3D1D">
        <w:rPr>
          <w:rFonts w:ascii="Book Antiqua" w:eastAsia="Book Antiqua" w:hAnsi="Book Antiqua" w:cs="Book Antiqua"/>
          <w:bCs/>
          <w:color w:val="000000"/>
        </w:rPr>
        <w:t>In</w:t>
      </w:r>
      <w:r w:rsidR="001C3FB3" w:rsidRPr="004A3D1D">
        <w:rPr>
          <w:rFonts w:ascii="Book Antiqua" w:hAnsi="Book Antiqua" w:cs="Book Antiqua"/>
          <w:bCs/>
          <w:color w:val="000000"/>
          <w:lang w:eastAsia="zh-CN"/>
        </w:rPr>
        <w:t xml:space="preserve">: </w:t>
      </w:r>
      <w:r w:rsidRPr="004A3D1D">
        <w:rPr>
          <w:rFonts w:ascii="Book Antiqua" w:eastAsia="Book Antiqua" w:hAnsi="Book Antiqua" w:cs="Book Antiqua"/>
          <w:bCs/>
          <w:color w:val="000000"/>
        </w:rPr>
        <w:t>Bethesda</w:t>
      </w:r>
      <w:r w:rsidR="001C3FB3" w:rsidRPr="004A3D1D">
        <w:rPr>
          <w:rFonts w:ascii="Book Antiqua" w:hAnsi="Book Antiqua" w:cs="Book Antiqua"/>
          <w:bCs/>
          <w:color w:val="000000"/>
          <w:lang w:eastAsia="zh-CN"/>
        </w:rPr>
        <w:t xml:space="preserve"> editor</w:t>
      </w:r>
    </w:p>
    <w:p w14:paraId="7745319F" w14:textId="19CB363B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Wagn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D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eh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verzag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D00406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85017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2/14651858.CD004064.pub4]</w:t>
      </w:r>
    </w:p>
    <w:p w14:paraId="348DA802" w14:textId="3999EB0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J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ts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yereislo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w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rdi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t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mu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t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ri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lik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h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üschof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K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ToGA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en-lab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76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87-69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72821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10)61121-X]</w:t>
      </w:r>
    </w:p>
    <w:p w14:paraId="39732952" w14:textId="4E99E21A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upt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a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vitk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tay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lt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lck-Y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staf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acti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sti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plasia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5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93-70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81629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3/j.gastro.2019.12.003]</w:t>
      </w:r>
    </w:p>
    <w:p w14:paraId="12050B67" w14:textId="6008A384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myth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EC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hei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u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nningha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rvan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no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M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itte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M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acti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-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38-v4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66426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93/annonc/mdw350]</w:t>
      </w:r>
    </w:p>
    <w:p w14:paraId="6693355F" w14:textId="1279A62B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4A3D1D">
        <w:rPr>
          <w:rFonts w:ascii="Book Antiqua" w:eastAsia="Book Antiqua" w:hAnsi="Book Antiqua" w:cs="Book Antiqua"/>
          <w:color w:val="000000"/>
        </w:rPr>
        <w:t>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Broomfield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eenspo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wamina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tiliz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reotac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l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5-11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94009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747/co.21.1988]</w:t>
      </w:r>
    </w:p>
    <w:p w14:paraId="38737E3D" w14:textId="72A4405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D03074">
        <w:rPr>
          <w:rFonts w:ascii="Book Antiqua" w:eastAsia="Book Antiqua" w:hAnsi="Book Antiqua" w:cs="Book Antiqua"/>
          <w:color w:val="000000"/>
          <w:lang w:val="en-ZA"/>
        </w:rPr>
        <w:lastRenderedPageBreak/>
        <w:t>10</w:t>
      </w:r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D03074">
        <w:rPr>
          <w:rFonts w:ascii="Book Antiqua" w:eastAsia="Book Antiqua" w:hAnsi="Book Antiqua" w:cs="Book Antiqua"/>
          <w:b/>
          <w:bCs/>
          <w:color w:val="000000"/>
          <w:lang w:val="en-ZA"/>
        </w:rPr>
        <w:t>Hellman</w:t>
      </w:r>
      <w:r w:rsidR="00A32200" w:rsidRPr="00D03074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D03074">
        <w:rPr>
          <w:rFonts w:ascii="Book Antiqua" w:eastAsia="Book Antiqua" w:hAnsi="Book Antiqua" w:cs="Book Antiqua"/>
          <w:b/>
          <w:bCs/>
          <w:color w:val="000000"/>
          <w:lang w:val="en-ZA"/>
        </w:rPr>
        <w:t>S</w:t>
      </w:r>
      <w:r w:rsidRPr="00D03074">
        <w:rPr>
          <w:rFonts w:ascii="Book Antiqua" w:eastAsia="Book Antiqua" w:hAnsi="Book Antiqua" w:cs="Book Antiqua"/>
          <w:color w:val="000000"/>
          <w:lang w:val="en-ZA"/>
        </w:rPr>
        <w:t>,</w:t>
      </w:r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  <w:lang w:val="en-ZA"/>
        </w:rPr>
        <w:t>Weichselbaum</w:t>
      </w:r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  <w:lang w:val="en-ZA"/>
        </w:rPr>
        <w:t>RR.</w:t>
      </w:r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proofErr w:type="gramStart"/>
      <w:r w:rsidRPr="00D03074">
        <w:rPr>
          <w:rFonts w:ascii="Book Antiqua" w:eastAsia="Book Antiqua" w:hAnsi="Book Antiqua" w:cs="Book Antiqua"/>
          <w:color w:val="000000"/>
          <w:lang w:val="en-ZA"/>
        </w:rPr>
        <w:t>Oligometastases.</w:t>
      </w:r>
      <w:proofErr w:type="gramEnd"/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-1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79904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00/JCO.1995.13.1.8]</w:t>
      </w:r>
    </w:p>
    <w:p w14:paraId="41BEC63F" w14:textId="5BF9113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armona-Bayonas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iménez-Fonsec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chavar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ánch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ánov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ua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lleg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stod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nánd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ud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ín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t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í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í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nice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ri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g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Álvar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ceñi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s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zka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chand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rnánd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ánch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ment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ó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i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c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v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ánch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yo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rdá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cí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fon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AMEN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-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orl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AMEN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str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91-119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68575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ejso.2018.03.019]</w:t>
      </w:r>
    </w:p>
    <w:p w14:paraId="4EC841CB" w14:textId="627883E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rocopio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ti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sa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rzil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to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vi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o-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s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86160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390/cancers12010020]</w:t>
      </w:r>
    </w:p>
    <w:p w14:paraId="7390D997" w14:textId="22AA7E51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öni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ck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re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udw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ss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eh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i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y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-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: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.0-Augu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WM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s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32/009O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hir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9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7-4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95019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104-020-01112-y]</w:t>
      </w:r>
    </w:p>
    <w:p w14:paraId="16F875B0" w14:textId="1708872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oehl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l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b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schb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ck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enac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ölsc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rdi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lferthein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ss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y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mqvi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öck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uhmac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h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schk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e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teki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gn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ön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r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-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3-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u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50-56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19293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4-0403-x]</w:t>
      </w:r>
    </w:p>
    <w:p w14:paraId="54C78FEB" w14:textId="55D7F9A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4A3D1D">
        <w:rPr>
          <w:rFonts w:ascii="Book Antiqua" w:eastAsia="Book Antiqua" w:hAnsi="Book Antiqua" w:cs="Book Antiqua"/>
          <w:color w:val="000000"/>
        </w:rPr>
        <w:t>1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chmidt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ön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7070A">
        <w:rPr>
          <w:rFonts w:ascii="Book Antiqua" w:eastAsia="Book Antiqua" w:hAnsi="Book Antiqua" w:cs="Book Antiqua"/>
          <w:color w:val="000000"/>
        </w:rPr>
        <w:t>cancer</w:t>
      </w:r>
      <w:r w:rsidRPr="004A3D1D">
        <w:rPr>
          <w:rFonts w:ascii="Book Antiqua" w:eastAsia="Book Antiqua" w:hAnsi="Book Antiqua" w:cs="Book Antiqua"/>
          <w:color w:val="000000"/>
        </w:rPr>
        <w:t>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hir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8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24-103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09830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104-017-0548-3]</w:t>
      </w:r>
    </w:p>
    <w:p w14:paraId="06E8FFF1" w14:textId="00D37F7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h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rehen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chro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spective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1264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186/s12957-015-0627-1]</w:t>
      </w:r>
    </w:p>
    <w:p w14:paraId="33AF84A9" w14:textId="51D4594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hel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on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ck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pez-Hännin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u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udol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umac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uha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28-133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832922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ejso.2008.01.022]</w:t>
      </w:r>
    </w:p>
    <w:p w14:paraId="6F812580" w14:textId="75F1D5D5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ish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m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ashi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kuna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shiha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Inv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6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-3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59318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2152/jmi.65.27]</w:t>
      </w:r>
    </w:p>
    <w:p w14:paraId="4888A519" w14:textId="202EA335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Ryu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m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tei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tsush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tom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it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/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crow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l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sia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0-10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2548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asjsur.2017.09.005]</w:t>
      </w:r>
    </w:p>
    <w:p w14:paraId="3D3284D4" w14:textId="326097B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4A3D1D">
        <w:rPr>
          <w:rFonts w:ascii="Book Antiqua" w:eastAsia="Book Antiqua" w:hAnsi="Book Antiqua" w:cs="Book Antiqua"/>
          <w:color w:val="000000"/>
        </w:rPr>
        <w:t>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arka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R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kenzi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kha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gh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t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n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i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n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B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glan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79-38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93979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6-0604-6]</w:t>
      </w:r>
    </w:p>
    <w:p w14:paraId="561E7D33" w14:textId="12C6159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akemur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i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i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o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ku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gu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roscopi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genbecks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2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51-95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261504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423-012-0959-z]</w:t>
      </w:r>
    </w:p>
    <w:p w14:paraId="6AB5F29A" w14:textId="009B9F4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ontagnan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vel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ri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vald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co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v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eric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na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-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Trea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6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-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86002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ctrv.2018.05.010]</w:t>
      </w:r>
    </w:p>
    <w:p w14:paraId="6128FF6B" w14:textId="7E21CEB9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ujitan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zus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rash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was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y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ga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h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Kuro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sak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jina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AT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n-c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EGATTA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3,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9-31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82239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1470-2045(15)00553-7]</w:t>
      </w:r>
    </w:p>
    <w:p w14:paraId="7CDBA746" w14:textId="1F2AAA0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h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h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u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ba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targ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342-435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00814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8632/oncotarget.14027]</w:t>
      </w:r>
    </w:p>
    <w:p w14:paraId="11AD2EDB" w14:textId="0635234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l-Batra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ulig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llerha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ehlmac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malen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ul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asnik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g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b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ss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eh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schb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rt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öffk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enigs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no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ra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im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rkhof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ä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chste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nellenfits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ön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fhei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e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-FLOT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37-124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44866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1/jamaoncol.2017.0515]</w:t>
      </w:r>
    </w:p>
    <w:p w14:paraId="3BEB35F1" w14:textId="60C2ACA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l-Batra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et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el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og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nk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renz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votn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ulig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gblu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issfeld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c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rndas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mp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ll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ch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a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d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h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ns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ch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warzb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malen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ha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ol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ck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norrenschi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nngieß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and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ak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fhei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ed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sak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re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zbic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chste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en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NAISS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IO-FLOT5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e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f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-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-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/CAO-V/CAOGI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9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28208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186/s12885-017-3918-9]</w:t>
      </w:r>
    </w:p>
    <w:p w14:paraId="498122BC" w14:textId="24766D2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iess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.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Identifier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CT03042169</w:t>
      </w:r>
      <w:r w:rsidRPr="0007070A">
        <w:rPr>
          <w:rFonts w:ascii="Book Antiqua" w:eastAsia="Book Antiqua" w:hAnsi="Book Antiqua" w:cs="Book Antiqua"/>
          <w:bCs/>
          <w:color w:val="000000"/>
        </w:rPr>
        <w:t>,</w:t>
      </w:r>
      <w:r w:rsidR="00A32200" w:rsidRPr="0007070A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lus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s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SURGIGAST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Trialsg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Internet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hes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MD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br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US)</w:t>
      </w:r>
    </w:p>
    <w:p w14:paraId="7A1E6B5F" w14:textId="6524148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oetz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O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-Batr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vall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ön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Updates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3-17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94680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3304-018-0539-z]</w:t>
      </w:r>
    </w:p>
    <w:p w14:paraId="7C0A1CFC" w14:textId="186C9E0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unningham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u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nn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omp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l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col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arff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f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l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ve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m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ngl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ed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G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icipa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5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-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682299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6/NEJMoa055531]</w:t>
      </w:r>
    </w:p>
    <w:p w14:paraId="2B06EAF5" w14:textId="7551C8E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chou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i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gn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ro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uché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bret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courtieu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den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b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int-Aub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è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ss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ugi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NCLC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FC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15-17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44486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00/JCO.2010.33.0597]</w:t>
      </w:r>
    </w:p>
    <w:p w14:paraId="437072C6" w14:textId="24710AE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l-Batra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rt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fhei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hwis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b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ehlmac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e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hl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it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ipel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ev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ulig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mac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ä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week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uraci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ucovor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xali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ce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FLOT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beitsgemeinschaf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rnistisc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kologi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882-188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86698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93/annonc/mdn403]</w:t>
      </w:r>
    </w:p>
    <w:p w14:paraId="4BEFF17E" w14:textId="6B7FE10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l-Batra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ulig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et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i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sp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p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a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ul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nd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mieg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h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ehlmac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prech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b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asnik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schb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hl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oj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enigs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uss-Pati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g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o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ine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llerha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eh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en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ll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hrin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ik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n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schendor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öh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rnh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u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hwis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ikersth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rt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neb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u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ul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ni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l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is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dunc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üntn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zae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Reicha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ä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ra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ön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chste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u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malen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fhei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D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4-A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ucovor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xali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ce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pecitab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rubic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FLOT4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/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48-195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98268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18)32557-1]</w:t>
      </w:r>
    </w:p>
    <w:p w14:paraId="4F104743" w14:textId="580CC620" w:rsidR="003702BC" w:rsidRPr="004A3D1D" w:rsidRDefault="003702B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color w:val="000000"/>
        </w:rPr>
        <w:t>3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b/>
          <w:bCs/>
          <w:color w:val="000000"/>
        </w:rPr>
        <w:t>Cot</w:t>
      </w:r>
      <w:proofErr w:type="gramEnd"/>
      <w:r w:rsidRPr="004A3D1D">
        <w:rPr>
          <w:rFonts w:ascii="Book Antiqua" w:eastAsia="Book Antiqua" w:hAnsi="Book Antiqua" w:cs="Book Antiqua"/>
          <w:bCs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Stat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Facts</w:t>
      </w:r>
      <w:r w:rsidR="001C3FB3" w:rsidRPr="004A3D1D">
        <w:rPr>
          <w:rFonts w:ascii="Book Antiqua" w:hAnsi="Book Antiqua" w:cs="Book Antiqua"/>
          <w:bCs/>
          <w:color w:val="000000"/>
          <w:lang w:eastAsia="zh-CN"/>
        </w:rPr>
        <w:t xml:space="preserve">, </w:t>
      </w:r>
      <w:r w:rsidRPr="004A3D1D">
        <w:rPr>
          <w:rFonts w:ascii="Book Antiqua" w:eastAsia="Book Antiqua" w:hAnsi="Book Antiqua" w:cs="Book Antiqua"/>
          <w:bCs/>
          <w:color w:val="000000"/>
        </w:rPr>
        <w:t>2020</w:t>
      </w:r>
    </w:p>
    <w:p w14:paraId="3E8AC309" w14:textId="43669085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Oyam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shi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noshi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ki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y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gawa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ji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nomiy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tag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ji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-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cetax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DC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a-aor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2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35-54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200664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2/jso.22125]</w:t>
      </w:r>
    </w:p>
    <w:p w14:paraId="6C69071C" w14:textId="720EB6A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akajim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ha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ya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nagis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3-20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14238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BF02306611]</w:t>
      </w:r>
    </w:p>
    <w:p w14:paraId="1442AB05" w14:textId="65307E9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4A3D1D">
        <w:rPr>
          <w:rFonts w:ascii="Book Antiqua" w:eastAsia="Book Antiqua" w:hAnsi="Book Antiqua" w:cs="Book Antiqua"/>
          <w:color w:val="000000"/>
        </w:rPr>
        <w:t>3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apanes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ssociation</w:t>
      </w:r>
      <w:r w:rsidRPr="004A3D1D">
        <w:rPr>
          <w:rFonts w:ascii="Book Antiqua" w:eastAsia="Book Antiqua" w:hAnsi="Book Antiqua" w:cs="Book Antiqua"/>
          <w:color w:val="000000"/>
        </w:rPr>
        <w:t>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Japan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5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dition)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-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206075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20-01042-y]</w:t>
      </w:r>
    </w:p>
    <w:p w14:paraId="5CA79D61" w14:textId="186EB8E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orgagn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lai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amari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ttimber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di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nga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lgiust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t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rcol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ho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ster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nt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5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60-36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65496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ijsu.2018.04.016]</w:t>
      </w:r>
    </w:p>
    <w:p w14:paraId="254D85C8" w14:textId="7B86558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hitar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vork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s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kena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khara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i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hidi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usti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rbuno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havr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so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lçı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Ş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jit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ret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ts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nk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kr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l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berne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fluridine/tipi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avi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TAGS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uble-bli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-controll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437-144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35545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1470-2045(18)30739-3]</w:t>
      </w:r>
    </w:p>
    <w:p w14:paraId="2A120095" w14:textId="167B486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3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Eisenhau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E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s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gaer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wart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rg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nc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bu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wy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on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ubinste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nk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d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pl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com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wei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l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ur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I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.1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28-24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09777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ejca.2008.10.026]</w:t>
      </w:r>
    </w:p>
    <w:p w14:paraId="0FAD0D14" w14:textId="15E4E84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Roviello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u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rel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drazz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r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f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yperther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tu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me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38-e5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88875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suronc.2010.09.002]</w:t>
      </w:r>
    </w:p>
    <w:p w14:paraId="7CDB6D89" w14:textId="12108EF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Hiok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toh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ni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gohr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noshi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di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55-56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8219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268-010-0396-5]</w:t>
      </w:r>
    </w:p>
    <w:p w14:paraId="09062698" w14:textId="1D1B5B3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cMull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RW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le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nth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qu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ops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targ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3481-4349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41564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8632/oncotarget.16480]</w:t>
      </w:r>
    </w:p>
    <w:p w14:paraId="4C035894" w14:textId="2824055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4A3D1D">
        <w:rPr>
          <w:rFonts w:ascii="Book Antiqua" w:eastAsia="Book Antiqua" w:hAnsi="Book Antiqua" w:cs="Book Antiqua"/>
          <w:color w:val="000000"/>
        </w:rPr>
        <w:t>4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ugarbak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4A3D1D">
        <w:rPr>
          <w:rFonts w:ascii="Book Antiqua" w:eastAsia="Book Antiqua" w:hAnsi="Book Antiqua" w:cs="Book Antiqua"/>
          <w:bCs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carcinomatosis: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principles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management.</w:t>
      </w:r>
      <w:proofErr w:type="gramEnd"/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Bost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luw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ad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ublishers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 xml:space="preserve">, </w:t>
      </w:r>
      <w:r w:rsidRPr="004A3D1D">
        <w:rPr>
          <w:rFonts w:ascii="Book Antiqua" w:eastAsia="Book Antiqua" w:hAnsi="Book Antiqua" w:cs="Book Antiqua"/>
          <w:color w:val="000000"/>
        </w:rPr>
        <w:t>1996</w:t>
      </w:r>
    </w:p>
    <w:p w14:paraId="376A0AEB" w14:textId="710C751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eingold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L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w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bes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r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udlof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yperther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stologie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ime?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7-9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94198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978/j.issn.2078-6891.2015.098]</w:t>
      </w:r>
    </w:p>
    <w:p w14:paraId="7A31BB73" w14:textId="280262B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ugarbak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H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n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ff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s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stolog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g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u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tomyc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st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l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endix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6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495-150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070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2/1097-0142(19900401)65:7&lt;1495</w:t>
      </w:r>
      <w:proofErr w:type="gramStart"/>
      <w:r w:rsidR="00E34D4C" w:rsidRPr="00E34D4C">
        <w:rPr>
          <w:rFonts w:ascii="Book Antiqua" w:eastAsia="Book Antiqua" w:hAnsi="Book Antiqua" w:cs="Book Antiqua"/>
          <w:color w:val="000000"/>
        </w:rPr>
        <w:t>:</w:t>
      </w:r>
      <w:r w:rsidRPr="004A3D1D">
        <w:rPr>
          <w:rFonts w:ascii="Book Antiqua" w:eastAsia="Book Antiqua" w:hAnsi="Book Antiqua" w:cs="Book Antiqua"/>
          <w:color w:val="000000"/>
        </w:rPr>
        <w:t>aid</w:t>
      </w:r>
      <w:proofErr w:type="gramEnd"/>
      <w:r w:rsidRPr="004A3D1D">
        <w:rPr>
          <w:rFonts w:ascii="Book Antiqua" w:eastAsia="Book Antiqua" w:hAnsi="Book Antiqua" w:cs="Book Antiqua"/>
          <w:color w:val="000000"/>
        </w:rPr>
        <w:t>-cncr2820650708&gt;3.0.co;2-1]</w:t>
      </w:r>
    </w:p>
    <w:p w14:paraId="60F12210" w14:textId="0F37C701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leh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O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i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vieu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t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utiti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svel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red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rimi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en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i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soci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ançai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irurgi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-institu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5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370-237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33638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45/s10434-010-1039-7]</w:t>
      </w:r>
    </w:p>
    <w:p w14:paraId="1DB4A03F" w14:textId="48BA1FE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4A3D1D">
        <w:rPr>
          <w:rFonts w:ascii="Book Antiqua" w:eastAsia="Book Antiqua" w:hAnsi="Book Antiqua" w:cs="Book Antiqua"/>
          <w:color w:val="000000"/>
        </w:rPr>
        <w:t>4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G</w:t>
      </w:r>
      <w:r w:rsidRPr="004A3D1D">
        <w:rPr>
          <w:rFonts w:ascii="Book Antiqua" w:eastAsia="Book Antiqua" w:hAnsi="Book Antiqua" w:cs="Book Antiqua"/>
          <w:color w:val="000000"/>
        </w:rPr>
        <w:t>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+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PREVENT)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</w:t>
      </w:r>
    </w:p>
    <w:p w14:paraId="357461F6" w14:textId="346739A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4A3D1D">
        <w:rPr>
          <w:rFonts w:ascii="Book Antiqua" w:eastAsia="Book Antiqua" w:hAnsi="Book Antiqua" w:cs="Book Antiqua"/>
          <w:color w:val="000000"/>
        </w:rPr>
        <w:t>4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shadr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R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le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yperther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14-113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81165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748/wjg.v22.i3.1114]</w:t>
      </w:r>
    </w:p>
    <w:p w14:paraId="4CDEE25F" w14:textId="56F7B5B1" w:rsidR="003702BC" w:rsidRPr="004A3D1D" w:rsidRDefault="003702B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D03074">
        <w:rPr>
          <w:rFonts w:ascii="Book Antiqua" w:eastAsia="Book Antiqua" w:hAnsi="Book Antiqua" w:cs="Book Antiqua"/>
          <w:color w:val="000000"/>
        </w:rPr>
        <w:t>49</w:t>
      </w:r>
      <w:r w:rsidR="00A32200" w:rsidRPr="00D03074">
        <w:rPr>
          <w:rFonts w:ascii="Book Antiqua" w:eastAsia="Book Antiqua" w:hAnsi="Book Antiqua" w:cs="Book Antiqua"/>
          <w:color w:val="000000"/>
        </w:rPr>
        <w:t xml:space="preserve"> </w:t>
      </w:r>
      <w:r w:rsidRPr="00D03074">
        <w:rPr>
          <w:rFonts w:ascii="Book Antiqua" w:eastAsia="Book Antiqua" w:hAnsi="Book Antiqua" w:cs="Book Antiqua"/>
          <w:b/>
          <w:bCs/>
          <w:color w:val="000000"/>
        </w:rPr>
        <w:t>Rau</w:t>
      </w:r>
      <w:r w:rsidR="00A32200" w:rsidRPr="00D0307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03074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07070A">
        <w:rPr>
          <w:rFonts w:ascii="Book Antiqua" w:eastAsia="Book Antiqua" w:hAnsi="Book Antiqua" w:cs="Book Antiqua"/>
          <w:bCs/>
          <w:color w:val="000000"/>
        </w:rPr>
        <w:t>,</w:t>
      </w:r>
      <w:r w:rsidR="00A32200" w:rsidRPr="0007070A">
        <w:rPr>
          <w:rFonts w:ascii="Book Antiqua" w:eastAsia="Book Antiqua" w:hAnsi="Book Antiqua" w:cs="Book Antiqua"/>
          <w:color w:val="000000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</w:rPr>
        <w:t>M</w:t>
      </w:r>
      <w:r w:rsidR="001C3FB3" w:rsidRPr="00D0307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</w:rPr>
        <w:t>Loeffler,</w:t>
      </w:r>
      <w:r w:rsidR="00A32200" w:rsidRPr="00D03074">
        <w:rPr>
          <w:rFonts w:ascii="Book Antiqua" w:eastAsia="Book Antiqua" w:hAnsi="Book Antiqua" w:cs="Book Antiqua"/>
          <w:color w:val="000000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</w:rPr>
        <w:t>H</w:t>
      </w:r>
      <w:r w:rsidR="001C3FB3" w:rsidRPr="00D0307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</w:rPr>
        <w:t>Rau.</w:t>
      </w:r>
      <w:r w:rsidR="00A32200" w:rsidRPr="00D03074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GASTRIPEC).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3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PS4132</w:t>
      </w:r>
    </w:p>
    <w:p w14:paraId="1D9F45B5" w14:textId="086E1CB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A46003">
        <w:rPr>
          <w:rFonts w:ascii="Book Antiqua" w:eastAsia="Book Antiqua" w:hAnsi="Book Antiqua" w:cs="Book Antiqua"/>
          <w:color w:val="000000"/>
          <w:lang w:val="en-ZA"/>
        </w:rPr>
        <w:t>50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b/>
          <w:bCs/>
          <w:color w:val="000000"/>
          <w:lang w:val="en-ZA"/>
        </w:rPr>
        <w:t>Hallissey</w:t>
      </w:r>
      <w:r w:rsidR="00A32200" w:rsidRPr="00A46003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b/>
          <w:bCs/>
          <w:color w:val="000000"/>
          <w:lang w:val="en-ZA"/>
        </w:rPr>
        <w:t>MT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,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Dunn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JA,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Ward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LC,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Allum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WH.</w:t>
      </w:r>
      <w:proofErr w:type="gramEnd"/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itis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ve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-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4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09-13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9103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94)92464-3]</w:t>
      </w:r>
    </w:p>
    <w:p w14:paraId="0241F983" w14:textId="24BD8EF4" w:rsidR="003702BC" w:rsidRPr="004A3D1D" w:rsidRDefault="003702B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color w:val="000000"/>
          <w:lang w:val="en-ZA"/>
        </w:rPr>
        <w:t>51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Zh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ZX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GX</w:t>
      </w:r>
      <w:r w:rsidRPr="0007070A">
        <w:rPr>
          <w:rFonts w:ascii="Book Antiqua" w:eastAsia="Book Antiqua" w:hAnsi="Book Antiqua" w:cs="Book Antiqua"/>
          <w:bCs/>
          <w:color w:val="000000"/>
          <w:lang w:val="en-ZA"/>
        </w:rPr>
        <w:t>,</w:t>
      </w:r>
      <w:r w:rsidR="00A32200" w:rsidRPr="0007070A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Yin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WB.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rradi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d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GC)--repo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7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Int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Radiat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Bio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Phy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4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29-934</w:t>
      </w:r>
    </w:p>
    <w:p w14:paraId="380DD861" w14:textId="5593AF0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acdonald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mall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dett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undah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mmer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l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j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nder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ess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en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4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25-73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54774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6/NEJMoa010187]</w:t>
      </w:r>
    </w:p>
    <w:p w14:paraId="0632C727" w14:textId="6C1AB90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aikaw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bo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mag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m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gemat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ta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tag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-do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Radia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hy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3-17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99638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ijrobp.2007.09.010]</w:t>
      </w:r>
    </w:p>
    <w:p w14:paraId="650ED957" w14:textId="4B0C1904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5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-analy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Tumou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87-39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392939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3277-013-1054-y]</w:t>
      </w:r>
    </w:p>
    <w:p w14:paraId="05B4C4F6" w14:textId="5CB8D81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i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h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?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Future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1-10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86854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2217/fon-2019-0495]</w:t>
      </w:r>
    </w:p>
    <w:p w14:paraId="02F4C97E" w14:textId="463FF0E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Hiramoto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ku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tsu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o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hig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e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-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monstra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ee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tru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90-109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01917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47-018-1317-0]</w:t>
      </w:r>
    </w:p>
    <w:p w14:paraId="03E29C20" w14:textId="100BB7D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4A3D1D">
        <w:rPr>
          <w:rFonts w:ascii="Book Antiqua" w:eastAsia="Book Antiqua" w:hAnsi="Book Antiqua" w:cs="Book Antiqua"/>
          <w:color w:val="000000"/>
        </w:rPr>
        <w:t>5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.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U.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Identifier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CT04248452</w:t>
      </w:r>
      <w:r w:rsidR="001C3FB3" w:rsidRPr="0007070A">
        <w:rPr>
          <w:rFonts w:ascii="Book Antiqua" w:hAnsi="Book Antiqua" w:cs="Book Antiqua"/>
          <w:bCs/>
          <w:color w:val="000000"/>
          <w:lang w:eastAsia="zh-CN"/>
        </w:rPr>
        <w:t>.</w:t>
      </w:r>
      <w:proofErr w:type="gramEnd"/>
      <w:r w:rsidR="00A32200" w:rsidRPr="0007070A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es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Chemotherapy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dy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Trialsg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Internet]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hes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MD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br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US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nu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</w:t>
      </w:r>
    </w:p>
    <w:p w14:paraId="278C37B1" w14:textId="72CB359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H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Z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rrel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u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der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o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racteristic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3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71-217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359964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748/wjg.v19.i14.2171]</w:t>
      </w:r>
    </w:p>
    <w:p w14:paraId="49415762" w14:textId="74C3DC69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proofErr w:type="gramStart"/>
      <w:r w:rsidRPr="004A3D1D">
        <w:rPr>
          <w:rFonts w:ascii="Book Antiqua" w:eastAsia="Book Antiqua" w:hAnsi="Book Antiqua" w:cs="Book Antiqua"/>
          <w:color w:val="000000"/>
        </w:rPr>
        <w:t>5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ørgens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s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k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-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terature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2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7-14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248197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7150/jca.4090]</w:t>
      </w:r>
    </w:p>
    <w:p w14:paraId="6AC2303D" w14:textId="689CBCE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lamo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ier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b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enkows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k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las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wlic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n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le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u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ckwit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sc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y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dahma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bah-Fis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nds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r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ar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6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73-128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99194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6/NEJMoa0910383]</w:t>
      </w:r>
    </w:p>
    <w:p w14:paraId="36C19064" w14:textId="0F98D58B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ast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off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n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ber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tzo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edostate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n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lu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n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tzwei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ch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rett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mber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yneco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bst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96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3-3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6168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404-017-4421-x]</w:t>
      </w:r>
    </w:p>
    <w:p w14:paraId="3ACD2C50" w14:textId="0E11BA7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urokaw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i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shi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ku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m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k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mo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mat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jina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u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HERBIS-1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1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63-11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47339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38/bjc.2014.18]</w:t>
      </w:r>
    </w:p>
    <w:p w14:paraId="6C29C6B0" w14:textId="67C5B51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i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erv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ho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targ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0656-5066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4094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8632/oncotarget.10456]</w:t>
      </w:r>
    </w:p>
    <w:p w14:paraId="19B82EAC" w14:textId="42850AF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umusay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O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k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kin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yka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z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sku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mir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rsu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a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yukber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cordan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rrespon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p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16-4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73290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93/jjco/hyv020]</w:t>
      </w:r>
    </w:p>
    <w:p w14:paraId="49E34324" w14:textId="3CFAB5C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iann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ladó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an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r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ellokumpu-Lehtin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mer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lvag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rdl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emin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sber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sel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en-lab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ve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tuzuma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u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der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meriz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hibito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u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der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-neg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31-113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2418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00/JCO.2009.24.1661]</w:t>
      </w:r>
    </w:p>
    <w:p w14:paraId="2E93A0EF" w14:textId="1D3E889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in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popul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CO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ommu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(Lond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2349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186/s40880-019-0384-6]</w:t>
      </w:r>
    </w:p>
    <w:p w14:paraId="7091B708" w14:textId="5310710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akiyam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shiw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w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so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ri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j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iw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nio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noz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chi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su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ku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na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z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rona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k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yo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Randomiz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JOG7112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T-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19-19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220896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00/JCO.19.03077]</w:t>
      </w:r>
    </w:p>
    <w:p w14:paraId="21278F51" w14:textId="02C1C70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erez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rigó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än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ta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e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rté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ruxte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xper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p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11-82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375966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80/14712598.2021.1890710]</w:t>
      </w:r>
    </w:p>
    <w:p w14:paraId="05B1CF00" w14:textId="0F96CF2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hitar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was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i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y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k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wakam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bus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i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wagu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m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iha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gu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TINY-Gastric0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ruxte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8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19-243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246918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6/NEJMoa2004413]</w:t>
      </w:r>
    </w:p>
    <w:p w14:paraId="115EEBCC" w14:textId="1F5684D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uchs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mase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mitr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ssalacqu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swam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r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nto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ri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r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lich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hf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puz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alc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mpb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vanand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ki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shij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ep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wart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berne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EGARD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rnationa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r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-controll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8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-3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0947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13)61719-5]</w:t>
      </w:r>
    </w:p>
    <w:p w14:paraId="0188BED0" w14:textId="4A9B9EB1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Wilk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ts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dok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m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rona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i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pat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nningha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ugi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mat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j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m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les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r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drawans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wart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t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INB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AINBOW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uble-bli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24-123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2408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1470-2045(14)70420-6]</w:t>
      </w:r>
    </w:p>
    <w:p w14:paraId="760CF2E6" w14:textId="7098757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lang w:val="en-ZA"/>
        </w:rPr>
        <w:t>72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Al-Batra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SE</w:t>
      </w:r>
      <w:r w:rsidRPr="0007070A">
        <w:rPr>
          <w:rFonts w:ascii="Book Antiqua" w:eastAsia="Book Antiqua" w:hAnsi="Book Antiqua" w:cs="Book Antiqua"/>
          <w:bCs/>
          <w:color w:val="000000"/>
          <w:lang w:val="en-ZA"/>
        </w:rPr>
        <w:t>,</w:t>
      </w:r>
      <w:r w:rsidR="00A32200" w:rsidRPr="0007070A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Hofheinz</w:t>
      </w:r>
      <w:r w:rsidR="001C3FB3" w:rsidRPr="004A3D1D">
        <w:rPr>
          <w:rFonts w:ascii="Book Antiqua" w:hAnsi="Book Antiqua" w:cs="Book Antiqua"/>
          <w:color w:val="000000"/>
          <w:lang w:val="en-ZA" w:eastAsia="zh-CN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R</w:t>
      </w:r>
      <w:r w:rsidR="001C3FB3" w:rsidRPr="004A3D1D">
        <w:rPr>
          <w:rFonts w:ascii="Book Antiqua" w:eastAsia="Book Antiqua" w:hAnsi="Book Antiqua" w:cs="Book Antiqua"/>
          <w:color w:val="000000"/>
          <w:lang w:val="en-ZA"/>
        </w:rPr>
        <w:t>D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Schmalenberg</w:t>
      </w:r>
      <w:r w:rsidR="001C3FB3" w:rsidRPr="004A3D1D">
        <w:rPr>
          <w:rFonts w:ascii="Book Antiqua" w:hAnsi="Book Antiqua" w:cs="Book Antiqua"/>
          <w:color w:val="000000"/>
          <w:lang w:val="en-ZA" w:eastAsia="zh-CN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(RAMSES/FLOT7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-portion—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/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al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IM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C3FB3" w:rsidRPr="004A3D1D">
        <w:rPr>
          <w:rFonts w:ascii="Book Antiqua" w:eastAsia="Book Antiqua" w:hAnsi="Book Antiqua" w:cs="Book Antiqua"/>
          <w:i/>
          <w:color w:val="000000"/>
        </w:rPr>
        <w:t>J Clin 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38</w:t>
      </w:r>
    </w:p>
    <w:p w14:paraId="69CF4A61" w14:textId="353CF041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k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t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y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ma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fr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ler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ONO-4538-12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TRACTION-2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uble-bli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-controll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61-247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99305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17)31827-5]</w:t>
      </w:r>
    </w:p>
    <w:p w14:paraId="5065551C" w14:textId="6C388DE5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uchs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t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ha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l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g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ri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l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dal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in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tenac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t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ta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eek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ili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zin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vit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sa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l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EYNOTE-05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18001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54393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1/jamaoncol.2018.0013]</w:t>
      </w:r>
    </w:p>
    <w:p w14:paraId="5A7F0643" w14:textId="0D00168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hitar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ts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ch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yrwic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dab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ri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t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s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aghiro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ras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glev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llanu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ekku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tak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zin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i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in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berne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-lin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EYNOTE-06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571-158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288060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1/jamaoncol.2020.3370]</w:t>
      </w:r>
    </w:p>
    <w:p w14:paraId="5620122E" w14:textId="47C5FCF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6</w:t>
      </w:r>
      <w:r w:rsidR="00A32200" w:rsidRPr="0095423E">
        <w:rPr>
          <w:rFonts w:ascii="Book Antiqua" w:eastAsia="Book Antiqua" w:hAnsi="Book Antiqua" w:cs="Book Antiqua"/>
          <w:color w:val="000000"/>
        </w:rPr>
        <w:t xml:space="preserve"> </w:t>
      </w:r>
      <w:r w:rsidRPr="0095423E">
        <w:rPr>
          <w:rFonts w:ascii="Book Antiqua" w:eastAsia="Book Antiqua" w:hAnsi="Book Antiqua" w:cs="Book Antiqua"/>
          <w:bCs/>
          <w:color w:val="000000"/>
        </w:rPr>
        <w:t>W.</w:t>
      </w:r>
      <w:r w:rsidR="00A32200" w:rsidRPr="0095423E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95423E">
        <w:rPr>
          <w:rFonts w:ascii="Book Antiqua" w:eastAsia="Book Antiqua" w:hAnsi="Book Antiqua" w:cs="Book Antiqua"/>
          <w:bCs/>
          <w:color w:val="000000"/>
        </w:rPr>
        <w:t>G.</w:t>
      </w:r>
      <w:r w:rsidR="00A32200" w:rsidRPr="0095423E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95423E">
        <w:rPr>
          <w:rFonts w:ascii="Book Antiqua" w:eastAsia="Book Antiqua" w:hAnsi="Book Antiqua" w:cs="Book Antiqua"/>
          <w:bCs/>
          <w:color w:val="000000"/>
        </w:rPr>
        <w:t>Identifier:</w:t>
      </w:r>
      <w:r w:rsidR="00A32200" w:rsidRPr="0095423E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95423E">
        <w:rPr>
          <w:rFonts w:ascii="Book Antiqua" w:eastAsia="Book Antiqua" w:hAnsi="Book Antiqua" w:cs="Book Antiqua"/>
          <w:bCs/>
          <w:color w:val="000000"/>
        </w:rPr>
        <w:t>NCT04510064,</w:t>
      </w:r>
      <w:r w:rsidR="00A32200" w:rsidRPr="0007070A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D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Trials</w:t>
      </w:r>
      <w:r w:rsidR="0095423E">
        <w:rPr>
          <w:rFonts w:ascii="Book Antiqua" w:hAnsi="Book Antiqua" w:cs="Book Antiqua" w:hint="eastAsia"/>
          <w:color w:val="000000"/>
          <w:lang w:eastAsia="zh-CN"/>
        </w:rPr>
        <w:t>.</w:t>
      </w:r>
      <w:bookmarkStart w:id="0" w:name="_GoBack"/>
      <w:bookmarkEnd w:id="0"/>
      <w:r w:rsidRPr="004A3D1D">
        <w:rPr>
          <w:rFonts w:ascii="Book Antiqua" w:eastAsia="Book Antiqua" w:hAnsi="Book Antiqua" w:cs="Book Antiqua"/>
          <w:color w:val="000000"/>
        </w:rPr>
        <w:t>g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Internet]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hes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MD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br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US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gu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</w:t>
      </w:r>
    </w:p>
    <w:p w14:paraId="27664062" w14:textId="57C6156B" w:rsidR="003702BC" w:rsidRPr="0007070A" w:rsidRDefault="003702B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color w:val="000000"/>
          <w:lang w:val="en-ZA"/>
        </w:rPr>
        <w:lastRenderedPageBreak/>
        <w:t>77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Al-Batra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SP</w:t>
      </w:r>
      <w:r w:rsidR="001C3FB3" w:rsidRPr="004A3D1D">
        <w:rPr>
          <w:rFonts w:ascii="Book Antiqua" w:eastAsia="Book Antiqua" w:hAnsi="Book Antiqua" w:cs="Book Antiqua"/>
          <w:b/>
          <w:color w:val="000000"/>
          <w:lang w:val="en-ZA"/>
        </w:rPr>
        <w:t>C</w:t>
      </w:r>
      <w:r w:rsidR="001C3FB3" w:rsidRPr="004A3D1D">
        <w:rPr>
          <w:rFonts w:ascii="Book Antiqua" w:hAnsi="Book Antiqua" w:cs="Book Antiqua"/>
          <w:color w:val="000000"/>
          <w:lang w:val="en-ZA" w:eastAsia="zh-CN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Hofheinz</w:t>
      </w:r>
      <w:r w:rsidR="001C3FB3" w:rsidRPr="004A3D1D">
        <w:rPr>
          <w:rFonts w:ascii="Book Antiqua" w:hAnsi="Book Antiqua" w:cs="Book Antiqua"/>
          <w:color w:val="000000"/>
          <w:lang w:val="en-ZA" w:eastAsia="zh-CN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R.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ez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NTE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 xml:space="preserve">,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s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en-lab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KK.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37</w:t>
      </w:r>
    </w:p>
    <w:p w14:paraId="18C0C8FE" w14:textId="0E6E112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orenz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07070A">
        <w:rPr>
          <w:rFonts w:ascii="Book Antiqua" w:eastAsia="Book Antiqua" w:hAnsi="Book Antiqua" w:cs="Book Antiqua"/>
          <w:bCs/>
          <w:color w:val="000000"/>
        </w:rPr>
        <w:t>,</w:t>
      </w:r>
      <w:r w:rsidR="00A32200" w:rsidRPr="0007070A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ulig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et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norrenschi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ekku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ll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n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ttr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germei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uss-Pati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nd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tz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ch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u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malen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fhei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-Batr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FO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FO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pilim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-STO-0417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Annals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o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3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annonc.2020.08.1949]</w:t>
      </w:r>
    </w:p>
    <w:p w14:paraId="36EB8680" w14:textId="5E40D95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amaguch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na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tsu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na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na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d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5-32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61674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7-0738-1]</w:t>
      </w:r>
    </w:p>
    <w:p w14:paraId="0493A842" w14:textId="09DAF37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8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ato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nu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buo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ra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g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j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ny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tsu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e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kag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o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ku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ka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ya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m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emas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ya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cetax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DCS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-institu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17-52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55366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6-0633-1]</w:t>
      </w:r>
    </w:p>
    <w:p w14:paraId="2FAA9198" w14:textId="155AE94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8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ukuch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gu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ga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zu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mag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b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w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chi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618-362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66359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45/s10434-015-4422-6]</w:t>
      </w:r>
    </w:p>
    <w:p w14:paraId="3DA02EBD" w14:textId="1A49558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8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akamur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mor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tsu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j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ya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-Loo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parosco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58-176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26438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1605-018-3983-7]</w:t>
      </w:r>
    </w:p>
    <w:p w14:paraId="452DDD2E" w14:textId="15691BDA" w:rsidR="003702BC" w:rsidRPr="004A3D1D" w:rsidRDefault="003702BC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color w:val="000000"/>
        </w:rPr>
        <w:t>8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asufuku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no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mag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v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logy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p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r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p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dida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parosco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9-3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35070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9-00994-0]</w:t>
      </w:r>
    </w:p>
    <w:p w14:paraId="1601469F" w14:textId="431547F5" w:rsidR="0037434C" w:rsidRPr="004A3D1D" w:rsidRDefault="0037434C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color w:val="000000"/>
        </w:rPr>
        <w:br w:type="page"/>
      </w:r>
    </w:p>
    <w:p w14:paraId="4C510FCE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CD82FDF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Conflict-of-interest statement: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 authors declare that </w:t>
      </w:r>
      <w:r w:rsidRPr="004A3D1D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there is no conflict of interes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6CB15646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6A47BA95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Open-Access: </w:t>
      </w:r>
      <w:r w:rsidRPr="004A3D1D">
        <w:rPr>
          <w:rFonts w:ascii="Book Antiqua" w:eastAsia="Book Antiqua" w:hAnsi="Book Antiqua" w:cs="Book Antiqua"/>
          <w:color w:val="000000"/>
        </w:rPr>
        <w:t>This article is an open-access article that was selected by an in-house editor and fully peer-reviewed by external reviewers. It is distributed in accordance with the Creative Commons Attribution NonCommercial (CC BY-NC 4.0) license, which permits others to distribute, remix, adapt, build upon this work non-commercially, and license their derivative works on different terms, provided the original work is properly cited and the use is non-commercial. See: https://creativecommons.org/Licenses/by-nc/4.0/</w:t>
      </w:r>
    </w:p>
    <w:p w14:paraId="5CCDC96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5DB48E7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Provenance and peer review: </w:t>
      </w:r>
      <w:r w:rsidRPr="004A3D1D">
        <w:rPr>
          <w:rFonts w:ascii="Book Antiqua" w:eastAsia="Book Antiqua" w:hAnsi="Book Antiqua" w:cs="Book Antiqua"/>
          <w:color w:val="000000"/>
        </w:rPr>
        <w:t xml:space="preserve">Invited article;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Externally</w:t>
      </w:r>
      <w:proofErr w:type="gramEnd"/>
      <w:r w:rsidRPr="004A3D1D">
        <w:rPr>
          <w:rFonts w:ascii="Book Antiqua" w:eastAsia="Book Antiqua" w:hAnsi="Book Antiqua" w:cs="Book Antiqua"/>
          <w:color w:val="000000"/>
        </w:rPr>
        <w:t xml:space="preserve"> peer reviewed.</w:t>
      </w:r>
    </w:p>
    <w:p w14:paraId="72CA7CD0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Peer-review model: </w:t>
      </w:r>
      <w:r w:rsidRPr="004A3D1D">
        <w:rPr>
          <w:rFonts w:ascii="Book Antiqua" w:eastAsia="Book Antiqua" w:hAnsi="Book Antiqua" w:cs="Book Antiqua"/>
          <w:color w:val="000000"/>
        </w:rPr>
        <w:t>Single blind</w:t>
      </w:r>
    </w:p>
    <w:p w14:paraId="5D2334FE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2AB4D0A9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Peer-review started: </w:t>
      </w:r>
      <w:r w:rsidRPr="004A3D1D">
        <w:rPr>
          <w:rFonts w:ascii="Book Antiqua" w:eastAsia="Book Antiqua" w:hAnsi="Book Antiqua" w:cs="Book Antiqua"/>
          <w:color w:val="000000"/>
        </w:rPr>
        <w:t>May 10, 2021</w:t>
      </w:r>
    </w:p>
    <w:p w14:paraId="75B5BBCF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First decision: </w:t>
      </w:r>
      <w:r w:rsidRPr="004A3D1D">
        <w:rPr>
          <w:rFonts w:ascii="Book Antiqua" w:eastAsia="Book Antiqua" w:hAnsi="Book Antiqua" w:cs="Book Antiqua"/>
          <w:color w:val="000000"/>
        </w:rPr>
        <w:t>June 16, 2021</w:t>
      </w:r>
    </w:p>
    <w:p w14:paraId="57F2DAED" w14:textId="40CB1B1A" w:rsidR="0037434C" w:rsidRPr="009F3BB3" w:rsidRDefault="0037434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Article in press: </w:t>
      </w:r>
      <w:r w:rsidR="0007070A" w:rsidRPr="00F9131A">
        <w:rPr>
          <w:rFonts w:ascii="Book Antiqua" w:hAnsi="Book Antiqua" w:cs="Book Antiqua"/>
          <w:bCs/>
          <w:color w:val="000000"/>
          <w:lang w:eastAsia="zh-CN"/>
        </w:rPr>
        <w:t>December 28, 2021</w:t>
      </w:r>
    </w:p>
    <w:p w14:paraId="1AC59123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285DB9CB" w14:textId="7A808E62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Specialty type: </w:t>
      </w:r>
      <w:r w:rsidR="004A3D1D" w:rsidRPr="00E700C2">
        <w:rPr>
          <w:rFonts w:ascii="Book Antiqua" w:eastAsia="微软雅黑" w:hAnsi="Book Antiqua" w:cs="宋体"/>
        </w:rPr>
        <w:t>Oncology</w:t>
      </w:r>
    </w:p>
    <w:p w14:paraId="2EAD5E90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Country/Territory of origin: </w:t>
      </w:r>
      <w:r w:rsidRPr="004A3D1D">
        <w:rPr>
          <w:rFonts w:ascii="Book Antiqua" w:eastAsia="Book Antiqua" w:hAnsi="Book Antiqua" w:cs="Book Antiqua"/>
          <w:color w:val="000000"/>
        </w:rPr>
        <w:t>Switzerland</w:t>
      </w:r>
    </w:p>
    <w:p w14:paraId="4C118E8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Peer-review report’s scientific quality classification</w:t>
      </w:r>
    </w:p>
    <w:p w14:paraId="5895D78A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 xml:space="preserve">Grade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</w:t>
      </w:r>
      <w:proofErr w:type="gramEnd"/>
      <w:r w:rsidRPr="004A3D1D">
        <w:rPr>
          <w:rFonts w:ascii="Book Antiqua" w:eastAsia="Book Antiqua" w:hAnsi="Book Antiqua" w:cs="Book Antiqua"/>
          <w:color w:val="000000"/>
        </w:rPr>
        <w:t xml:space="preserve"> (Excellent): 0</w:t>
      </w:r>
    </w:p>
    <w:p w14:paraId="077AA4B3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rade B (Very good): 0</w:t>
      </w:r>
    </w:p>
    <w:p w14:paraId="070D192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rade C (Good): C, C</w:t>
      </w:r>
    </w:p>
    <w:p w14:paraId="1C8ADADE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rade D (Fair): 0</w:t>
      </w:r>
    </w:p>
    <w:p w14:paraId="15FB2721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rade E (Poor): 0</w:t>
      </w:r>
    </w:p>
    <w:p w14:paraId="5F18E47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63A1A5C1" w14:textId="70787129" w:rsidR="00507FE9" w:rsidRDefault="0037434C" w:rsidP="00507FE9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P-Reviewer: </w:t>
      </w:r>
      <w:r w:rsidRPr="004A3D1D">
        <w:rPr>
          <w:rFonts w:ascii="Book Antiqua" w:eastAsia="Book Antiqua" w:hAnsi="Book Antiqua" w:cs="Book Antiqua"/>
          <w:color w:val="000000"/>
        </w:rPr>
        <w:t>Chen LJ, Yelamanchi R</w:t>
      </w:r>
      <w:r w:rsidRPr="004A3D1D">
        <w:rPr>
          <w:rFonts w:ascii="Book Antiqua" w:eastAsia="Book Antiqua" w:hAnsi="Book Antiqua" w:cs="Book Antiqua"/>
          <w:b/>
          <w:color w:val="000000"/>
        </w:rPr>
        <w:t xml:space="preserve"> S-Editor: </w:t>
      </w:r>
      <w:r w:rsidRPr="004A3D1D">
        <w:rPr>
          <w:rFonts w:ascii="Book Antiqua" w:eastAsia="Book Antiqua" w:hAnsi="Book Antiqua" w:cs="Book Antiqua"/>
          <w:color w:val="000000"/>
        </w:rPr>
        <w:t>Wang LL</w:t>
      </w:r>
      <w:r w:rsidRPr="004A3D1D">
        <w:rPr>
          <w:rFonts w:ascii="Book Antiqua" w:eastAsia="Book Antiqua" w:hAnsi="Book Antiqua" w:cs="Book Antiqua"/>
          <w:b/>
          <w:color w:val="000000"/>
        </w:rPr>
        <w:t xml:space="preserve"> L-Editor: </w:t>
      </w:r>
      <w:r w:rsidR="00C25BDA">
        <w:rPr>
          <w:rFonts w:ascii="Book Antiqua" w:eastAsia="Book Antiqua" w:hAnsi="Book Antiqua" w:cs="Book Antiqua"/>
          <w:bCs/>
          <w:color w:val="000000"/>
        </w:rPr>
        <w:t>Filipodia</w:t>
      </w:r>
      <w:r w:rsidRPr="004A3D1D">
        <w:rPr>
          <w:rFonts w:ascii="Book Antiqua" w:eastAsia="Book Antiqua" w:hAnsi="Book Antiqua" w:cs="Book Antiqua"/>
          <w:b/>
          <w:color w:val="000000"/>
        </w:rPr>
        <w:t xml:space="preserve"> P-Editor:</w:t>
      </w:r>
      <w:r w:rsidR="009F3BB3" w:rsidRPr="00507FE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F3BB3" w:rsidRPr="004A3D1D">
        <w:rPr>
          <w:rFonts w:ascii="Book Antiqua" w:eastAsia="Book Antiqua" w:hAnsi="Book Antiqua" w:cs="Book Antiqua"/>
          <w:color w:val="000000"/>
        </w:rPr>
        <w:t>Wang LL</w:t>
      </w:r>
      <w:r w:rsidR="00507FE9">
        <w:rPr>
          <w:rFonts w:ascii="Book Antiqua" w:eastAsia="Book Antiqua" w:hAnsi="Book Antiqua" w:cs="Book Antiqua"/>
          <w:b/>
          <w:color w:val="000000"/>
        </w:rPr>
        <w:br w:type="page"/>
      </w:r>
    </w:p>
    <w:p w14:paraId="15D58851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  <w:sectPr w:rsidR="0037434C" w:rsidRPr="004A3D1D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BD7916D" w14:textId="43DFD319" w:rsidR="005B4A4F" w:rsidRPr="004A3D1D" w:rsidRDefault="005B4A4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Legends</w:t>
      </w:r>
    </w:p>
    <w:p w14:paraId="07F2BEFE" w14:textId="6B2972A7" w:rsidR="005B4A4F" w:rsidRPr="004A3D1D" w:rsidRDefault="00BA18FE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hAnsi="Book Antiqua"/>
          <w:noProof/>
          <w:lang w:eastAsia="zh-CN"/>
        </w:rPr>
        <w:drawing>
          <wp:inline distT="0" distB="0" distL="0" distR="0" wp14:anchorId="3020518D" wp14:editId="150CC88A">
            <wp:extent cx="5136325" cy="3665538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A0A7CD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36325" cy="3665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5D930" w14:textId="58DA87ED" w:rsidR="00BA18FE" w:rsidRPr="004A3D1D" w:rsidRDefault="005B4A4F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7D0F75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32200" w:rsidRPr="007D0F7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bCs/>
          <w:color w:val="000000"/>
        </w:rPr>
        <w:t>1</w:t>
      </w:r>
      <w:r w:rsidR="004A3D1D" w:rsidRPr="007D0F75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Kaplan-Meier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analysis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of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overall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survival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in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patients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with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limited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metastatic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disease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(arm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B)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who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underwent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surgery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and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no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surgery.</w:t>
      </w:r>
      <w:r w:rsidR="00A32200" w:rsidRPr="00507F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dap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-Batr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B6970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6970" w:rsidRPr="004A3D1D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="00EB6970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EB6970">
        <w:rPr>
          <w:rFonts w:ascii="Book Antiqua" w:eastAsia="Book Antiqua" w:hAnsi="Book Antiqua" w:cs="Book Antiqua"/>
          <w:color w:val="000000"/>
        </w:rPr>
        <w:t xml:space="preserve">with permission from the </w:t>
      </w:r>
      <w:r w:rsidR="00142D47" w:rsidRPr="00142D47">
        <w:rPr>
          <w:rFonts w:ascii="Book Antiqua" w:eastAsia="Book Antiqua" w:hAnsi="Book Antiqua" w:cs="Book Antiqua"/>
          <w:color w:val="000000"/>
        </w:rPr>
        <w:t>American Medical Association</w:t>
      </w:r>
      <w:r w:rsidR="00EB6970">
        <w:rPr>
          <w:rFonts w:ascii="Book Antiqua" w:eastAsia="Book Antiqua" w:hAnsi="Book Antiqua" w:cs="Book Antiqua"/>
          <w:color w:val="000000"/>
        </w:rPr>
        <w:t xml:space="preserve">. </w:t>
      </w:r>
      <w:r w:rsidR="00EB6970" w:rsidRPr="00A46003">
        <w:rPr>
          <w:rFonts w:ascii="Book Antiqua" w:eastAsia="Book Antiqua" w:hAnsi="Book Antiqua" w:cs="Book Antiqua"/>
          <w:color w:val="000000"/>
          <w:lang w:val="en-ZA"/>
        </w:rPr>
        <w:t xml:space="preserve">Citation: </w:t>
      </w:r>
      <w:r w:rsidR="00EB6970" w:rsidRPr="00A46003">
        <w:rPr>
          <w:rFonts w:ascii="Book Antiqua" w:eastAsia="Book Antiqua" w:hAnsi="Book Antiqua" w:cs="Book Antiqua"/>
          <w:bCs/>
          <w:color w:val="000000"/>
          <w:lang w:val="en-ZA"/>
        </w:rPr>
        <w:t>Al-Batran SE</w:t>
      </w:r>
      <w:r w:rsidR="00EB6970" w:rsidRPr="00A46003">
        <w:rPr>
          <w:rFonts w:ascii="Book Antiqua" w:eastAsia="Book Antiqua" w:hAnsi="Book Antiqua" w:cs="Book Antiqua"/>
          <w:color w:val="000000"/>
          <w:lang w:val="en-ZA"/>
        </w:rPr>
        <w:t xml:space="preserve">, Homann N, Pauligk C. </w:t>
      </w:r>
      <w:r w:rsidR="00EB6970" w:rsidRPr="004A3D1D">
        <w:rPr>
          <w:rFonts w:ascii="Book Antiqua" w:eastAsia="Book Antiqua" w:hAnsi="Book Antiqua" w:cs="Book Antiqua"/>
          <w:color w:val="000000"/>
        </w:rPr>
        <w:t xml:space="preserve">Effect of Neoadjuvant Chemotherapy Followed by Surgical Resection on Survival in Patients With Limited Metastatic Gastric or Gastroesophageal Junction Cancer: The AIO-FLOT3 Trial. </w:t>
      </w:r>
      <w:r w:rsidR="00EB6970" w:rsidRPr="004A3D1D">
        <w:rPr>
          <w:rFonts w:ascii="Book Antiqua" w:eastAsia="Book Antiqua" w:hAnsi="Book Antiqua" w:cs="Book Antiqua"/>
          <w:i/>
          <w:iCs/>
          <w:color w:val="000000"/>
        </w:rPr>
        <w:t>JAMA Oncol</w:t>
      </w:r>
      <w:r w:rsidR="00E34D4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EB6970" w:rsidRPr="004A3D1D">
        <w:rPr>
          <w:rFonts w:ascii="Book Antiqua" w:eastAsia="Book Antiqua" w:hAnsi="Book Antiqua" w:cs="Book Antiqua"/>
          <w:color w:val="000000"/>
        </w:rPr>
        <w:t>2017;</w:t>
      </w:r>
      <w:r w:rsidR="00E34D4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EB6970" w:rsidRPr="00507FE9">
        <w:rPr>
          <w:rFonts w:ascii="Book Antiqua" w:eastAsia="Book Antiqua" w:hAnsi="Book Antiqua" w:cs="Book Antiqua"/>
          <w:bCs/>
          <w:color w:val="000000"/>
        </w:rPr>
        <w:t>3</w:t>
      </w:r>
      <w:r w:rsidR="00EB6970" w:rsidRPr="004A3D1D">
        <w:rPr>
          <w:rFonts w:ascii="Book Antiqua" w:eastAsia="Book Antiqua" w:hAnsi="Book Antiqua" w:cs="Book Antiqua"/>
          <w:color w:val="000000"/>
        </w:rPr>
        <w:t>:</w:t>
      </w:r>
      <w:r w:rsidR="00E34D4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EB6970" w:rsidRPr="004A3D1D">
        <w:rPr>
          <w:rFonts w:ascii="Book Antiqua" w:eastAsia="Book Antiqua" w:hAnsi="Book Antiqua" w:cs="Book Antiqua"/>
          <w:color w:val="000000"/>
        </w:rPr>
        <w:t>1237-1244</w:t>
      </w:r>
      <w:r w:rsidR="00E34D4C">
        <w:rPr>
          <w:rFonts w:ascii="Book Antiqua" w:hAnsi="Book Antiqua" w:cs="Book Antiqua" w:hint="eastAsia"/>
          <w:color w:val="000000"/>
          <w:lang w:eastAsia="zh-CN"/>
        </w:rPr>
        <w:t>.</w:t>
      </w:r>
      <w:r w:rsidR="00EB6970">
        <w:rPr>
          <w:rFonts w:ascii="Book Antiqua" w:eastAsia="Book Antiqua" w:hAnsi="Book Antiqua" w:cs="Book Antiqua"/>
          <w:color w:val="000000"/>
        </w:rPr>
        <w:t xml:space="preserve"> Copyright</w:t>
      </w:r>
      <w:r w:rsidR="00142D47">
        <w:rPr>
          <w:rFonts w:ascii="Book Antiqua" w:eastAsia="Book Antiqua" w:hAnsi="Book Antiqua" w:cs="Book Antiqua"/>
          <w:color w:val="000000"/>
        </w:rPr>
        <w:t xml:space="preserve"> © </w:t>
      </w:r>
      <w:r w:rsidR="00142D47" w:rsidRPr="00142D47">
        <w:rPr>
          <w:rFonts w:ascii="Book Antiqua" w:eastAsia="Book Antiqua" w:hAnsi="Book Antiqua" w:cs="Book Antiqua"/>
          <w:color w:val="000000"/>
        </w:rPr>
        <w:t>American Medical Association</w:t>
      </w:r>
      <w:r w:rsidR="00E34D4C">
        <w:rPr>
          <w:rFonts w:ascii="Book Antiqua" w:hAnsi="Book Antiqua" w:cs="Book Antiqua" w:hint="eastAsia"/>
          <w:color w:val="000000"/>
          <w:lang w:eastAsia="zh-CN"/>
        </w:rPr>
        <w:t>.</w:t>
      </w:r>
      <w:r w:rsidR="00142D47">
        <w:rPr>
          <w:rFonts w:ascii="Book Antiqua" w:eastAsia="Book Antiqua" w:hAnsi="Book Antiqua" w:cs="Book Antiqua"/>
          <w:color w:val="000000"/>
        </w:rPr>
        <w:t xml:space="preserve"> </w:t>
      </w:r>
    </w:p>
    <w:p w14:paraId="6312C05D" w14:textId="77777777" w:rsidR="00BA18FE" w:rsidRPr="004A3D1D" w:rsidRDefault="00BA18FE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color w:val="000000"/>
        </w:rPr>
        <w:br w:type="page"/>
      </w:r>
    </w:p>
    <w:p w14:paraId="1C46D5B9" w14:textId="53955E1A" w:rsidR="005B4A4F" w:rsidRPr="004A3D1D" w:rsidRDefault="00BA18FE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447E0A4" wp14:editId="2FF7D2F8">
            <wp:extent cx="5943600" cy="366331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A0EF76.tmp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63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9C1C8" w14:textId="66138B77" w:rsidR="00BA18FE" w:rsidRPr="004A3D1D" w:rsidRDefault="005B4A4F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</w:t>
      </w:r>
      <w:r w:rsidR="004A3D1D" w:rsidRPr="004A3D1D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Diagram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FLOT-5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RENAISSANC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omparing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ancer.</w:t>
      </w:r>
      <w:r w:rsidR="0037434C" w:rsidRPr="00507F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uraci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>leucovorin, oxaliplatin and docetaxel</w:t>
      </w:r>
      <w:r w:rsidRPr="004A3D1D">
        <w:rPr>
          <w:rFonts w:ascii="Book Antiqua" w:eastAsia="Book Antiqua" w:hAnsi="Book Antiqua" w:cs="Book Antiqua"/>
          <w:color w:val="000000"/>
        </w:rPr>
        <w:t>.</w:t>
      </w:r>
    </w:p>
    <w:p w14:paraId="20568301" w14:textId="77777777" w:rsidR="00BA18FE" w:rsidRPr="004A3D1D" w:rsidRDefault="00BA18FE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color w:val="000000"/>
        </w:rPr>
        <w:br w:type="page"/>
      </w:r>
    </w:p>
    <w:p w14:paraId="36F5954A" w14:textId="46C2231F" w:rsidR="005B4A4F" w:rsidRPr="004A3D1D" w:rsidRDefault="00BA18FE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0CA4431" wp14:editId="2FDD803B">
            <wp:extent cx="5943600" cy="3999865"/>
            <wp:effectExtent l="0" t="0" r="0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A05C4B.tmp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99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4BEA1A" w14:textId="6A33282B" w:rsidR="005B4A4F" w:rsidRPr="004A3D1D" w:rsidRDefault="005B4A4F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</w:t>
      </w:r>
      <w:r w:rsidR="004A3D1D" w:rsidRPr="004A3D1D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Diagram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strategy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ancer</w:t>
      </w:r>
      <w:r w:rsidR="004A3D1D" w:rsidRPr="004A3D1D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H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ypertherm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4A3D1D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685F3C9D" w14:textId="1B600117" w:rsidR="0007191A" w:rsidRPr="004A3D1D" w:rsidRDefault="0007191A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hAnsi="Book Antiqua"/>
        </w:rPr>
        <w:br w:type="page"/>
      </w:r>
    </w:p>
    <w:p w14:paraId="05CA3743" w14:textId="0D119EAD" w:rsidR="0007191A" w:rsidRPr="004A3D1D" w:rsidRDefault="00C3141D" w:rsidP="004A3D1D">
      <w:pPr>
        <w:spacing w:line="360" w:lineRule="auto"/>
        <w:jc w:val="both"/>
        <w:rPr>
          <w:rFonts w:ascii="Book Antiqua" w:eastAsia="Times New Roman" w:hAnsi="Book Antiqua"/>
          <w:b/>
          <w:noProof/>
          <w:color w:val="000000"/>
          <w:lang w:eastAsia="de-DE"/>
        </w:rPr>
      </w:pP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lastRenderedPageBreak/>
        <w:t>Table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1</w:t>
      </w:r>
      <w:r w:rsidR="004A3D1D" w:rsidRPr="004A3D1D">
        <w:rPr>
          <w:rFonts w:ascii="Book Antiqua" w:hAnsi="Book Antiqua" w:hint="eastAsia"/>
          <w:b/>
          <w:noProof/>
          <w:color w:val="000000"/>
          <w:lang w:eastAsia="zh-CN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Largest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series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with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conversion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therapy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for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initially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unresectable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gastric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cancer</w:t>
      </w:r>
    </w:p>
    <w:tbl>
      <w:tblPr>
        <w:tblStyle w:val="a8"/>
        <w:tblW w:w="10519" w:type="dxa"/>
        <w:tblInd w:w="-45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97"/>
        <w:gridCol w:w="1418"/>
        <w:gridCol w:w="2976"/>
        <w:gridCol w:w="2268"/>
        <w:gridCol w:w="1560"/>
      </w:tblGrid>
      <w:tr w:rsidR="0007191A" w:rsidRPr="004A3D1D" w14:paraId="70C6E80A" w14:textId="77777777" w:rsidTr="0007070A">
        <w:trPr>
          <w:trHeight w:val="1108"/>
        </w:trPr>
        <w:tc>
          <w:tcPr>
            <w:tcW w:w="2297" w:type="dxa"/>
            <w:tcBorders>
              <w:top w:val="single" w:sz="4" w:space="0" w:color="auto"/>
              <w:bottom w:val="single" w:sz="4" w:space="0" w:color="auto"/>
            </w:tcBorders>
          </w:tcPr>
          <w:p w14:paraId="39B6AE07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Study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03F0E39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Period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</w:tcPr>
          <w:p w14:paraId="7E1165B6" w14:textId="7D6279DD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Total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of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patient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with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initial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unresectable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gastric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cancer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7C78027B" w14:textId="364C1F04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Number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of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conversion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to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surgery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23042332" w14:textId="4871AA29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Number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of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R0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resection</w:t>
            </w:r>
          </w:p>
        </w:tc>
      </w:tr>
      <w:tr w:rsidR="0007191A" w:rsidRPr="004A3D1D" w14:paraId="00D2FF08" w14:textId="77777777" w:rsidTr="0007070A">
        <w:tc>
          <w:tcPr>
            <w:tcW w:w="2297" w:type="dxa"/>
            <w:tcBorders>
              <w:top w:val="single" w:sz="4" w:space="0" w:color="auto"/>
            </w:tcBorders>
          </w:tcPr>
          <w:p w14:paraId="19C0AE4A" w14:textId="5C7317C5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Nakajima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OYWthamltYTwvQXV0aG9yPjxZZWFyPjE5OTc8L1llYXI+
PFJlY051bT4xNjMyPC9SZWNOdW0+PERpc3BsYXlUZXh0PjxzdHlsZSBmYWNlPSJzdXBlcnNjcmlw
dCI+WzFdPC9zdHlsZT48L0Rpc3BsYXlUZXh0PjxyZWNvcmQ+PHJlYy1udW1iZXI+MTYzMjwvcmVj
LW51bWJlcj48Zm9yZWlnbi1rZXlzPjxrZXkgYXBwPSJFTiIgZGItaWQ9IjV4djA1NXQ5Z3hkOXJs
ZXpkcjQ1dHJycHN4d3JwejByZWFyciIgdGltZXN0YW1wPSIxNjIwNTExODMxIj4xNjMyPC9rZXk+
PC9mb3JlaWduLWtleXM+PHJlZi10eXBlIG5hbWU9IkpvdXJuYWwgQXJ0aWNsZSI+MTc8L3JlZi10
eXBlPjxjb250cmlidXRvcnM+PGF1dGhvcnM+PGF1dGhvcj5OYWthamltYSwgVC48L2F1dGhvcj48
YXV0aG9yPk90YSwgSy48L2F1dGhvcj48YXV0aG9yPklzaGloYXJhLCBTLjwvYXV0aG9yPjxhdXRo
b3I+T3lhbWEsIFMuPC9hdXRob3I+PGF1dGhvcj5OaXNoaSwgTS48L2F1dGhvcj48YXV0aG9yPk9o
YXNoaSwgWS48L2F1dGhvcj48YXV0aG9yPllhbmFnaXNhd2EsIEEuPC9hdXRob3I+PC9hdXRob3Jz
PjwvY29udHJpYnV0b3JzPjxhdXRoLWFkZHJlc3M+RGl2aXNpb24gb2YgR2FzdHJvaW50ZXN0aW5h
bCBTdXJnZXJ5LCBDYW5jZXIgSW5zdGl0dXRlIEhvc3BpdGFsLCBUb2t5bywgSmFwYW4uPC9hdXRo
LWFkZHJlc3M+PHRpdGxlcz48dGl0bGU+Q29tYmluZWQgaW50ZW5zaXZlIGNoZW1vdGhlcmFweSBh
bmQgcmFkaWNhbCBzdXJnZXJ5IGZvciBpbmN1cmFibGUgZ2FzdHJpYyBjYW5jZXI8L3RpdGxlPjxz
ZWNvbmRhcnktdGl0bGU+QW5uIFN1cmcgT25jb2w8L3NlY29uZGFyeS10aXRsZT48L3RpdGxlcz48
cGVyaW9kaWNhbD48ZnVsbC10aXRsZT5Bbm4gU3VyZyBPbmNvbDwvZnVsbC10aXRsZT48L3Blcmlv
ZGljYWw+PHBhZ2VzPjIwMy04PC9wYWdlcz48dm9sdW1lPjQ8L3ZvbHVtZT48bnVtYmVyPjM8L251
bWJlcj48ZWRpdGlvbj4xOTk3LzA0LzAxPC9lZGl0aW9uPjxrZXl3b3Jkcz48a2V5d29yZD5BZGVu
b2NhcmNpbm9tYS8qZHJ1ZyB0aGVyYXB5L21vcnRhbGl0eS8qc3VyZ2VyeTwva2V5d29yZD48a2V5
d29yZD5BZHVsdDwva2V5d29yZD48a2V5d29yZD5BZ2VkPC9rZXl3b3JkPjxrZXl3b3JkPkFudGlu
ZW9wbGFzdGljIENvbWJpbmVkIENoZW1vdGhlcmFweSBQcm90b2NvbHMvKnRoZXJhcGV1dGljIHVz
ZTwva2V5d29yZD48a2V5d29yZD5DaXNwbGF0aW4vYWRtaW5pc3RyYXRpb24gJmFtcDsgZG9zYWdl
PC9rZXl3b3JkPjxrZXl3b3JkPkNvbWJpbmVkIE1vZGFsaXR5IFRoZXJhcHk8L2tleXdvcmQ+PGtl
eXdvcmQ+RXBpcnViaWNpbi9hZG1pbmlzdHJhdGlvbiAmYW1wOyBkb3NhZ2U8L2tleXdvcmQ+PGtl
eXdvcmQ+RmVtYWxlPC9rZXl3b3JkPjxrZXl3b3JkPkZsdW9yb3VyYWNpbC9hZG1pbmlzdHJhdGlv
biAmYW1wOyBkb3NhZ2U8L2tleXdvcmQ+PGtleXdvcmQ+R2FzdHJlY3RvbXk8L2tleXdvcmQ+PGtl
eXdvcmQ+SHVtYW5zPC9rZXl3b3JkPjxrZXl3b3JkPkxldWNvdm9yaW4vYWRtaW5pc3RyYXRpb24g
JmFtcDsgZG9zYWdlPC9rZXl3b3JkPjxrZXl3b3JkPkxvZ2lzdGljIE1vZGVsczwva2V5d29yZD48
a2V5d29yZD5NYWxlPC9rZXl3b3JkPjxrZXl3b3JkPk1pZGRsZSBBZ2VkPC9rZXl3b3JkPjxrZXl3
b3JkPlN0b21hY2ggTmVvcGxhc21zLypkcnVnIHRoZXJhcHkvbW9ydGFsaXR5LypzdXJnZXJ5PC9r
ZXl3b3JkPjxrZXl3b3JkPlN1cnZpdmFsIFJhdGU8L2tleXdvcmQ+PC9rZXl3b3Jkcz48ZGF0ZXM+
PHllYXI+MTk5NzwveWVhcj48cHViLWRhdGVzPjxkYXRlPkFwci1NYXk8L2RhdGU+PC9wdWItZGF0
ZXM+PC9kYXRlcz48aXNibj4xMDY4LTkyNjUgKFByaW50KSYjeEQ7MTA2OC05MjY1IChMaW5raW5n
KTwvaXNibj48YWNjZXNzaW9uLW51bT45MTQyMzgwPC9hY2Nlc3Npb24tbnVtPjx1cmxzPjxyZWxh
dGVkLXVybHM+PHVybD5odHRwczovL3d3dy5uY2JpLm5sbS5uaWguZ292L3B1Ym1lZC85MTQyMzgw
PC91cmw+PC9yZWxhdGVkLXVybHM+PC91cmxzPjxlbGVjdHJvbmljLXJlc291cmNlLW51bT4xMC4x
MDA3L0JGMDIzMDY2MTE8L2VsZWN0cm9uaWMtcmVzb3VyY2UtbnVtPjwvcmVjb3JkPjwvQ2l0ZT48
L0VuZE5vdGU+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OYWthamltYTwvQXV0aG9yPjxZZWFyPjE5OTc8L1llYXI+
PFJlY051bT4xNjMyPC9SZWNOdW0+PERpc3BsYXlUZXh0PjxzdHlsZSBmYWNlPSJzdXBlcnNjcmlw
dCI+WzFdPC9zdHlsZT48L0Rpc3BsYXlUZXh0PjxyZWNvcmQ+PHJlYy1udW1iZXI+MTYzMjwvcmVj
LW51bWJlcj48Zm9yZWlnbi1rZXlzPjxrZXkgYXBwPSJFTiIgZGItaWQ9IjV4djA1NXQ5Z3hkOXJs
ZXpkcjQ1dHJycHN4d3JwejByZWFyciIgdGltZXN0YW1wPSIxNjIwNTExODMxIj4xNjMyPC9rZXk+
PC9mb3JlaWduLWtleXM+PHJlZi10eXBlIG5hbWU9IkpvdXJuYWwgQXJ0aWNsZSI+MTc8L3JlZi10
eXBlPjxjb250cmlidXRvcnM+PGF1dGhvcnM+PGF1dGhvcj5OYWthamltYSwgVC48L2F1dGhvcj48
YXV0aG9yPk90YSwgSy48L2F1dGhvcj48YXV0aG9yPklzaGloYXJhLCBTLjwvYXV0aG9yPjxhdXRo
b3I+T3lhbWEsIFMuPC9hdXRob3I+PGF1dGhvcj5OaXNoaSwgTS48L2F1dGhvcj48YXV0aG9yPk9o
YXNoaSwgWS48L2F1dGhvcj48YXV0aG9yPllhbmFnaXNhd2EsIEEuPC9hdXRob3I+PC9hdXRob3Jz
PjwvY29udHJpYnV0b3JzPjxhdXRoLWFkZHJlc3M+RGl2aXNpb24gb2YgR2FzdHJvaW50ZXN0aW5h
bCBTdXJnZXJ5LCBDYW5jZXIgSW5zdGl0dXRlIEhvc3BpdGFsLCBUb2t5bywgSmFwYW4uPC9hdXRo
LWFkZHJlc3M+PHRpdGxlcz48dGl0bGU+Q29tYmluZWQgaW50ZW5zaXZlIGNoZW1vdGhlcmFweSBh
bmQgcmFkaWNhbCBzdXJnZXJ5IGZvciBpbmN1cmFibGUgZ2FzdHJpYyBjYW5jZXI8L3RpdGxlPjxz
ZWNvbmRhcnktdGl0bGU+QW5uIFN1cmcgT25jb2w8L3NlY29uZGFyeS10aXRsZT48L3RpdGxlcz48
cGVyaW9kaWNhbD48ZnVsbC10aXRsZT5Bbm4gU3VyZyBPbmNvbDwvZnVsbC10aXRsZT48L3Blcmlv
ZGljYWw+PHBhZ2VzPjIwMy04PC9wYWdlcz48dm9sdW1lPjQ8L3ZvbHVtZT48bnVtYmVyPjM8L251
bWJlcj48ZWRpdGlvbj4xOTk3LzA0LzAxPC9lZGl0aW9uPjxrZXl3b3Jkcz48a2V5d29yZD5BZGVu
b2NhcmNpbm9tYS8qZHJ1ZyB0aGVyYXB5L21vcnRhbGl0eS8qc3VyZ2VyeTwva2V5d29yZD48a2V5
d29yZD5BZHVsdDwva2V5d29yZD48a2V5d29yZD5BZ2VkPC9rZXl3b3JkPjxrZXl3b3JkPkFudGlu
ZW9wbGFzdGljIENvbWJpbmVkIENoZW1vdGhlcmFweSBQcm90b2NvbHMvKnRoZXJhcGV1dGljIHVz
ZTwva2V5d29yZD48a2V5d29yZD5DaXNwbGF0aW4vYWRtaW5pc3RyYXRpb24gJmFtcDsgZG9zYWdl
PC9rZXl3b3JkPjxrZXl3b3JkPkNvbWJpbmVkIE1vZGFsaXR5IFRoZXJhcHk8L2tleXdvcmQ+PGtl
eXdvcmQ+RXBpcnViaWNpbi9hZG1pbmlzdHJhdGlvbiAmYW1wOyBkb3NhZ2U8L2tleXdvcmQ+PGtl
eXdvcmQ+RmVtYWxlPC9rZXl3b3JkPjxrZXl3b3JkPkZsdW9yb3VyYWNpbC9hZG1pbmlzdHJhdGlv
biAmYW1wOyBkb3NhZ2U8L2tleXdvcmQ+PGtleXdvcmQ+R2FzdHJlY3RvbXk8L2tleXdvcmQ+PGtl
eXdvcmQ+SHVtYW5zPC9rZXl3b3JkPjxrZXl3b3JkPkxldWNvdm9yaW4vYWRtaW5pc3RyYXRpb24g
JmFtcDsgZG9zYWdlPC9rZXl3b3JkPjxrZXl3b3JkPkxvZ2lzdGljIE1vZGVsczwva2V5d29yZD48
a2V5d29yZD5NYWxlPC9rZXl3b3JkPjxrZXl3b3JkPk1pZGRsZSBBZ2VkPC9rZXl3b3JkPjxrZXl3
b3JkPlN0b21hY2ggTmVvcGxhc21zLypkcnVnIHRoZXJhcHkvbW9ydGFsaXR5LypzdXJnZXJ5PC9r
ZXl3b3JkPjxrZXl3b3JkPlN1cnZpdmFsIFJhdGU8L2tleXdvcmQ+PC9rZXl3b3Jkcz48ZGF0ZXM+
PHllYXI+MTk5NzwveWVhcj48cHViLWRhdGVzPjxkYXRlPkFwci1NYXk8L2RhdGU+PC9wdWItZGF0
ZXM+PC9kYXRlcz48aXNibj4xMDY4LTkyNjUgKFByaW50KSYjeEQ7MTA2OC05MjY1IChMaW5raW5n
KTwvaXNibj48YWNjZXNzaW9uLW51bT45MTQyMzgwPC9hY2Nlc3Npb24tbnVtPjx1cmxzPjxyZWxh
dGVkLXVybHM+PHVybD5odHRwczovL3d3dy5uY2JpLm5sbS5uaWguZ292L3B1Ym1lZC85MTQyMzgw
PC91cmw+PC9yZWxhdGVkLXVybHM+PC91cmxzPjxlbGVjdHJvbmljLXJlc291cmNlLW51bT4xMC4x
MDA3L0JGMDIzMDY2MTE8L2VsZWN0cm9uaWMtcmVzb3VyY2UtbnVtPjwvcmVjb3JkPjwvQ2l0ZT48
L0VuZE5vdGU+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35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0FEAFA84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989-1995</w:t>
            </w: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4499652E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30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4BCB7DA3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9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589FAD94" w14:textId="0CCDD010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9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30%)</w:t>
            </w:r>
          </w:p>
        </w:tc>
      </w:tr>
      <w:tr w:rsidR="0007191A" w:rsidRPr="004A3D1D" w14:paraId="76F4951D" w14:textId="77777777" w:rsidTr="0007070A">
        <w:tc>
          <w:tcPr>
            <w:tcW w:w="2297" w:type="dxa"/>
          </w:tcPr>
          <w:p w14:paraId="398E777A" w14:textId="7AFE78EF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Yamaguchi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ZYW1hZ3VjaGk8L0F1dGhvcj48WWVhcj4yMDE4PC9ZZWFy
PjxSZWNOdW0+MTkyNDwvUmVjTnVtPjxEaXNwbGF5VGV4dD48c3R5bGUgZmFjZT0ic3VwZXJzY3Jp
cHQiPlsyXTwvc3R5bGU+PC9EaXNwbGF5VGV4dD48cmVjb3JkPjxyZWMtbnVtYmVyPjE5MjQ8L3Jl
Yy1udW1iZXI+PGZvcmVpZ24ta2V5cz48a2V5IGFwcD0iRU4iIGRiLWlkPSI1eHYwNTV0OWd4ZDly
bGV6ZHI0NXRycnBzeHdycHowcmVhcnIiIHRpbWVzdGFtcD0iMTYyMDU2OTYyNSI+MTkyNDwva2V5
PjwvZm9yZWlnbi1rZXlzPjxyZWYtdHlwZSBuYW1lPSJKb3VybmFsIEFydGljbGUiPjE3PC9yZWYt
dHlwZT48Y29udHJpYnV0b3JzPjxhdXRob3JzPjxhdXRob3I+WWFtYWd1Y2hpLCBLLjwvYXV0aG9y
PjxhdXRob3I+WW9zaGlkYSwgSy48L2F1dGhvcj48YXV0aG9yPlRhbmFoYXNoaSwgVC48L2F1dGhv
cj48YXV0aG9yPlRha2FoYXNoaSwgVC48L2F1dGhvcj48YXV0aG9yPk1hdHN1aGFzaGksIE4uPC9h
dXRob3I+PGF1dGhvcj5UYW5ha2EsIFkuPC9hdXRob3I+PGF1dGhvcj5UYW5hYmUsIEsuPC9hdXRo
b3I+PGF1dGhvcj5PaGRhbiwgSC48L2F1dGhvcj48L2F1dGhvcnM+PC9jb250cmlidXRvcnM+PGF1
dGgtYWRkcmVzcz5EZXBhcnRtZW50IG9mIFN1cmdpY2FsIE9uY29sb2d5LCBHaWZ1IFVuaXZlcnNp
dHksIDEtMSBZYW5hZ2lkbywgR2lmdSwgNTAxLTExOTQsIEphcGFuLiYjeEQ7RGVwYXJ0bWVudCBv
ZiBTdXJnaWNhbCBPbmNvbG9neSwgR2lmdSBVbml2ZXJzaXR5LCAxLTEgWWFuYWdpZG8sIEdpZnUs
IDUwMS0xMTk0LCBKYXBhbi4ga3lvc2hpZGFAZ2lmdS11LmFjLmpwLiYjeEQ7RGl2aXNpb24gb2Yg
RnJvbnRpZXIgTWVkaWNhbCBTY2llbmNlLCBEZXBhcnRtZW50IG9mIFN1cmdlcnksIEdyYWR1YXRl
IFNjaG9vbCBvZiBCaW9tZWRpY2FsIFNjaWVuY2VzIEhpcm9zaGltYSBVbml2ZXJzaXR5LCBIaXJv
c2hpbWEsIEphcGFuLjwvYXV0aC1hZGRyZXNzPjx0aXRsZXM+PHRpdGxlPlRoZSBsb25nLXRlcm0g
c3Vydml2YWwgb2Ygc3RhZ2UgSVYgZ2FzdHJpYyBjYW5jZXIgcGF0aWVudHMgd2l0aCBjb252ZXJz
aW9uIHRoZXJhcHk8L3RpdGxlPjxzZWNvbmRhcnktdGl0bGU+R2FzdHJpYyBDYW5jZXI8L3NlY29u
ZGFyeS10aXRsZT48L3RpdGxlcz48cGVyaW9kaWNhbD48ZnVsbC10aXRsZT5HYXN0cmljIENhbmNl
cjwvZnVsbC10aXRsZT48L3BlcmlvZGljYWw+PHBhZ2VzPjMxNS0zMjM8L3BhZ2VzPjx2b2x1bWU+
MjE8L3ZvbHVtZT48bnVtYmVyPjI8L251bWJlcj48ZWRpdGlvbj4yMDE3LzA2LzE2PC9lZGl0aW9u
PjxrZXl3b3Jkcz48a2V5d29yZD5BZGVub2NhcmNpbm9tYS8qZHJ1ZyB0aGVyYXB5L21vcnRhbGl0
eS8qc3VyZ2VyeTwva2V5d29yZD48a2V5d29yZD5BZHVsdDwva2V5d29yZD48a2V5d29yZD5BZ2Vk
PC9rZXl3b3JkPjxrZXl3b3JkPkFnZWQsIDgwIGFuZCBvdmVyPC9rZXl3b3JkPjxrZXl3b3JkPkFu
dGluZW9wbGFzdGljIENvbWJpbmVkIENoZW1vdGhlcmFweSBQcm90b2NvbHMvdGhlcmFwZXV0aWMg
dXNlPC9rZXl3b3JkPjxrZXl3b3JkPkNoZW1vdGhlcmFweSwgQWRqdXZhbnQvbWV0aG9kcy9tb3J0
YWxpdHk8L2tleXdvcmQ+PGtleXdvcmQ+RmVtYWxlPC9rZXl3b3JkPjxrZXl3b3JkPkdhc3RyZWN0
b215L21ldGhvZHMvbW9ydGFsaXR5PC9rZXl3b3JkPjxrZXl3b3JkPkh1bWFuczwva2V5d29yZD48
a2V5d29yZD5LYXBsYW4tTWVpZXIgRXN0aW1hdGU8L2tleXdvcmQ+PGtleXdvcmQ+TWFsZTwva2V5
d29yZD48a2V5d29yZD5NaWRkbGUgQWdlZDwva2V5d29yZD48a2V5d29yZD5OZW9hZGp1dmFudCBU
aGVyYXB5L21ldGhvZHMvbW9ydGFsaXR5PC9rZXl3b3JkPjxrZXl3b3JkPlJldHJvc3BlY3RpdmUg
U3R1ZGllczwva2V5d29yZD48a2V5d29yZD5TdG9tYWNoIE5lb3BsYXNtcy8qZHJ1ZyB0aGVyYXB5
L21vcnRhbGl0eS8qc3VyZ2VyeTwva2V5d29yZD48a2V5d29yZD5UcmVhdG1lbnQgT3V0Y29tZTwv
a2V5d29yZD48a2V5d29yZD5Zb3VuZyBBZHVsdDwva2V5d29yZD48a2V5d29yZD5BZGp1dmFudCBz
dXJnZXJ5PC9rZXl3b3JkPjxrZXl3b3JkPkNoZW1vdGhlcmFweTwva2V5d29yZD48a2V5d29yZD5D
b252ZXJzaW9uIHRoZXJhcHk8L2tleXdvcmQ+PGtleXdvcmQ+R2FzdHJpYyBjYW5jZXI8L2tleXdv
cmQ+PGtleXdvcmQ+TWV0YXN0YXRpYyBnYXN0cmljIGNhbmNlcjwva2V5d29yZD48L2tleXdvcmRz
PjxkYXRlcz48eWVhcj4yMDE4PC95ZWFyPjxwdWItZGF0ZXM+PGRhdGU+TWFyPC9kYXRlPjwvcHVi
LWRhdGVzPjwvZGF0ZXM+PGlzYm4+MTQzNi0zMzA1IChFbGVjdHJvbmljKSYjeEQ7MTQzNi0zMjkx
IChMaW5raW5nKTwvaXNibj48YWNjZXNzaW9uLW51bT4yODYxNjc0MzwvYWNjZXNzaW9uLW51bT48
dXJscz48cmVsYXRlZC11cmxzPjx1cmw+aHR0cHM6Ly93d3cubmNiaS5ubG0ubmloLmdvdi9wdWJt
ZWQvMjg2MTY3NDM8L3VybD48L3JlbGF0ZWQtdXJscz48L3VybHM+PGN1c3RvbTI+UE1DNTg0Njgx
NTwvY3VzdG9tMj48ZWxlY3Ryb25pYy1yZXNvdXJjZS1udW0+MTAuMTAwNy9zMTAxMjAtMDE3LTA3
MzgtMTwvZWxlY3Ryb25pYy1yZXNvdXJjZS1udW0+PC9yZWNvcmQ+PC9DaXRlPjwvRW5kTm90ZT4A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ZYW1hZ3VjaGk8L0F1dGhvcj48WWVhcj4yMDE4PC9ZZWFy
PjxSZWNOdW0+MTkyNDwvUmVjTnVtPjxEaXNwbGF5VGV4dD48c3R5bGUgZmFjZT0ic3VwZXJzY3Jp
cHQiPlsyXTwvc3R5bGU+PC9EaXNwbGF5VGV4dD48cmVjb3JkPjxyZWMtbnVtYmVyPjE5MjQ8L3Jl
Yy1udW1iZXI+PGZvcmVpZ24ta2V5cz48a2V5IGFwcD0iRU4iIGRiLWlkPSI1eHYwNTV0OWd4ZDly
bGV6ZHI0NXRycnBzeHdycHowcmVhcnIiIHRpbWVzdGFtcD0iMTYyMDU2OTYyNSI+MTkyNDwva2V5
PjwvZm9yZWlnbi1rZXlzPjxyZWYtdHlwZSBuYW1lPSJKb3VybmFsIEFydGljbGUiPjE3PC9yZWYt
dHlwZT48Y29udHJpYnV0b3JzPjxhdXRob3JzPjxhdXRob3I+WWFtYWd1Y2hpLCBLLjwvYXV0aG9y
PjxhdXRob3I+WW9zaGlkYSwgSy48L2F1dGhvcj48YXV0aG9yPlRhbmFoYXNoaSwgVC48L2F1dGhv
cj48YXV0aG9yPlRha2FoYXNoaSwgVC48L2F1dGhvcj48YXV0aG9yPk1hdHN1aGFzaGksIE4uPC9h
dXRob3I+PGF1dGhvcj5UYW5ha2EsIFkuPC9hdXRob3I+PGF1dGhvcj5UYW5hYmUsIEsuPC9hdXRo
b3I+PGF1dGhvcj5PaGRhbiwgSC48L2F1dGhvcj48L2F1dGhvcnM+PC9jb250cmlidXRvcnM+PGF1
dGgtYWRkcmVzcz5EZXBhcnRtZW50IG9mIFN1cmdpY2FsIE9uY29sb2d5LCBHaWZ1IFVuaXZlcnNp
dHksIDEtMSBZYW5hZ2lkbywgR2lmdSwgNTAxLTExOTQsIEphcGFuLiYjeEQ7RGVwYXJ0bWVudCBv
ZiBTdXJnaWNhbCBPbmNvbG9neSwgR2lmdSBVbml2ZXJzaXR5LCAxLTEgWWFuYWdpZG8sIEdpZnUs
IDUwMS0xMTk0LCBKYXBhbi4ga3lvc2hpZGFAZ2lmdS11LmFjLmpwLiYjeEQ7RGl2aXNpb24gb2Yg
RnJvbnRpZXIgTWVkaWNhbCBTY2llbmNlLCBEZXBhcnRtZW50IG9mIFN1cmdlcnksIEdyYWR1YXRl
IFNjaG9vbCBvZiBCaW9tZWRpY2FsIFNjaWVuY2VzIEhpcm9zaGltYSBVbml2ZXJzaXR5LCBIaXJv
c2hpbWEsIEphcGFuLjwvYXV0aC1hZGRyZXNzPjx0aXRsZXM+PHRpdGxlPlRoZSBsb25nLXRlcm0g
c3Vydml2YWwgb2Ygc3RhZ2UgSVYgZ2FzdHJpYyBjYW5jZXIgcGF0aWVudHMgd2l0aCBjb252ZXJz
aW9uIHRoZXJhcHk8L3RpdGxlPjxzZWNvbmRhcnktdGl0bGU+R2FzdHJpYyBDYW5jZXI8L3NlY29u
ZGFyeS10aXRsZT48L3RpdGxlcz48cGVyaW9kaWNhbD48ZnVsbC10aXRsZT5HYXN0cmljIENhbmNl
cjwvZnVsbC10aXRsZT48L3BlcmlvZGljYWw+PHBhZ2VzPjMxNS0zMjM8L3BhZ2VzPjx2b2x1bWU+
MjE8L3ZvbHVtZT48bnVtYmVyPjI8L251bWJlcj48ZWRpdGlvbj4yMDE3LzA2LzE2PC9lZGl0aW9u
PjxrZXl3b3Jkcz48a2V5d29yZD5BZGVub2NhcmNpbm9tYS8qZHJ1ZyB0aGVyYXB5L21vcnRhbGl0
eS8qc3VyZ2VyeTwva2V5d29yZD48a2V5d29yZD5BZHVsdDwva2V5d29yZD48a2V5d29yZD5BZ2Vk
PC9rZXl3b3JkPjxrZXl3b3JkPkFnZWQsIDgwIGFuZCBvdmVyPC9rZXl3b3JkPjxrZXl3b3JkPkFu
dGluZW9wbGFzdGljIENvbWJpbmVkIENoZW1vdGhlcmFweSBQcm90b2NvbHMvdGhlcmFwZXV0aWMg
dXNlPC9rZXl3b3JkPjxrZXl3b3JkPkNoZW1vdGhlcmFweSwgQWRqdXZhbnQvbWV0aG9kcy9tb3J0
YWxpdHk8L2tleXdvcmQ+PGtleXdvcmQ+RmVtYWxlPC9rZXl3b3JkPjxrZXl3b3JkPkdhc3RyZWN0
b215L21ldGhvZHMvbW9ydGFsaXR5PC9rZXl3b3JkPjxrZXl3b3JkPkh1bWFuczwva2V5d29yZD48
a2V5d29yZD5LYXBsYW4tTWVpZXIgRXN0aW1hdGU8L2tleXdvcmQ+PGtleXdvcmQ+TWFsZTwva2V5
d29yZD48a2V5d29yZD5NaWRkbGUgQWdlZDwva2V5d29yZD48a2V5d29yZD5OZW9hZGp1dmFudCBU
aGVyYXB5L21ldGhvZHMvbW9ydGFsaXR5PC9rZXl3b3JkPjxrZXl3b3JkPlJldHJvc3BlY3RpdmUg
U3R1ZGllczwva2V5d29yZD48a2V5d29yZD5TdG9tYWNoIE5lb3BsYXNtcy8qZHJ1ZyB0aGVyYXB5
L21vcnRhbGl0eS8qc3VyZ2VyeTwva2V5d29yZD48a2V5d29yZD5UcmVhdG1lbnQgT3V0Y29tZTwv
a2V5d29yZD48a2V5d29yZD5Zb3VuZyBBZHVsdDwva2V5d29yZD48a2V5d29yZD5BZGp1dmFudCBz
dXJnZXJ5PC9rZXl3b3JkPjxrZXl3b3JkPkNoZW1vdGhlcmFweTwva2V5d29yZD48a2V5d29yZD5D
b252ZXJzaW9uIHRoZXJhcHk8L2tleXdvcmQ+PGtleXdvcmQ+R2FzdHJpYyBjYW5jZXI8L2tleXdv
cmQ+PGtleXdvcmQ+TWV0YXN0YXRpYyBnYXN0cmljIGNhbmNlcjwva2V5d29yZD48L2tleXdvcmRz
PjxkYXRlcz48eWVhcj4yMDE4PC95ZWFyPjxwdWItZGF0ZXM+PGRhdGU+TWFyPC9kYXRlPjwvcHVi
LWRhdGVzPjwvZGF0ZXM+PGlzYm4+MTQzNi0zMzA1IChFbGVjdHJvbmljKSYjeEQ7MTQzNi0zMjkx
IChMaW5raW5nKTwvaXNibj48YWNjZXNzaW9uLW51bT4yODYxNjc0MzwvYWNjZXNzaW9uLW51bT48
dXJscz48cmVsYXRlZC11cmxzPjx1cmw+aHR0cHM6Ly93d3cubmNiaS5ubG0ubmloLmdvdi9wdWJt
ZWQvMjg2MTY3NDM8L3VybD48L3JlbGF0ZWQtdXJscz48L3VybHM+PGN1c3RvbTI+UE1DNTg0Njgx
NTwvY3VzdG9tMj48ZWxlY3Ryb25pYy1yZXNvdXJjZS1udW0+MTAuMTAwNy9zMTAxMjAtMDE3LTA3
MzgtMTwvZWxlY3Ryb25pYy1yZXNvdXJjZS1udW0+PC9yZWNvcmQ+PC9DaXRlPjwvRW5kTm90ZT4A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79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298A452F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1-2013</w:t>
            </w:r>
          </w:p>
        </w:tc>
        <w:tc>
          <w:tcPr>
            <w:tcW w:w="2976" w:type="dxa"/>
          </w:tcPr>
          <w:p w14:paraId="388CF46A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59</w:t>
            </w:r>
          </w:p>
        </w:tc>
        <w:tc>
          <w:tcPr>
            <w:tcW w:w="2268" w:type="dxa"/>
          </w:tcPr>
          <w:p w14:paraId="12896645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84</w:t>
            </w:r>
          </w:p>
        </w:tc>
        <w:tc>
          <w:tcPr>
            <w:tcW w:w="1560" w:type="dxa"/>
          </w:tcPr>
          <w:p w14:paraId="3C251DCA" w14:textId="130248F5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43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51%)</w:t>
            </w:r>
          </w:p>
        </w:tc>
      </w:tr>
      <w:tr w:rsidR="0007191A" w:rsidRPr="004A3D1D" w14:paraId="50F835CB" w14:textId="77777777" w:rsidTr="0007070A">
        <w:tc>
          <w:tcPr>
            <w:tcW w:w="2297" w:type="dxa"/>
          </w:tcPr>
          <w:p w14:paraId="2009655C" w14:textId="30AA6085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Sato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TYXRvPC9BdXRob3I+PFllYXI+MjAxNzwvWWVhcj48UmVj
TnVtPjE5MjY8L1JlY051bT48RGlzcGxheVRleHQ+PHN0eWxlIGZhY2U9InN1cGVyc2NyaXB0Ij5b
M108L3N0eWxlPjwvRGlzcGxheVRleHQ+PHJlY29yZD48cmVjLW51bWJlcj4xOTI2PC9yZWMtbnVt
YmVyPjxmb3JlaWduLWtleXM+PGtleSBhcHA9IkVOIiBkYi1pZD0iNXh2MDU1dDlneGQ5cmxlemRy
NDV0cnJwc3h3cnB6MHJlYXJyIiB0aW1lc3RhbXA9IjE2MjA1Njk2ODEiPjE5MjY8L2tleT48L2Zv
cmVpZ24ta2V5cz48cmVmLXR5cGUgbmFtZT0iSm91cm5hbCBBcnRpY2xlIj4xNzwvcmVmLXR5cGU+
PGNvbnRyaWJ1dG9ycz48YXV0aG9ycz48YXV0aG9yPlNhdG8sIFkuPC9hdXRob3I+PGF1dGhvcj5P
aG51bWEsIEguPC9hdXRob3I+PGF1dGhvcj5Ob2J1b2thLCBULjwvYXV0aG9yPjxhdXRob3I+SGly
YWthd2EsIE0uPC9hdXRob3I+PGF1dGhvcj5TYWdhd2EsIFQuPC9hdXRob3I+PGF1dGhvcj5GdWpp
a2F3YSwgSy48L2F1dGhvcj48YXV0aG9yPlRha2FoYXNoaSwgWS48L2F1dGhvcj48YXV0aG9yPlNo
aW55YSwgTS48L2F1dGhvcj48YXV0aG9yPkthdHN1a2ksIFMuPC9hdXRob3I+PGF1dGhvcj5UYWth
aGFzaGksIE0uPC9hdXRob3I+PGF1dGhvcj5NYWVkYSwgTS48L2F1dGhvcj48YXV0aG9yPk9rYWdh
d2EsIFkuPC9hdXRob3I+PGF1dGhvcj5OYW9raSwgVS48L2F1dGhvcj48YXV0aG9yPktpa3VjaCwg
Uy48L2F1dGhvcj48YXV0aG9yPk9rYW1vdG8sIEsuPC9hdXRob3I+PGF1dGhvcj5NaXlhbW90bywg
SC48L2F1dGhvcj48YXV0aG9yPlNoaW1hZGEsIE0uPC9hdXRob3I+PGF1dGhvcj5UYWtlbWFzYSwg
SS48L2F1dGhvcj48YXV0aG9yPkthdG8sIEouPC9hdXRob3I+PGF1dGhvcj5UYWtheWFtYSwgVC48
L2F1dGhvcj48L2F1dGhvcnM+PC9jb250cmlidXRvcnM+PGF1dGgtYWRkcmVzcz5EZXBhcnRtZW50
IG9mIE1lZGljYWwgT25jb2xvZ3kgYW5kIEhlbWF0b2xvZ3ksIFNhcHBvcm8gTWVkaWNhbCBVbml2
ZXJzaXR5IFNjaG9vbCBvZiBNZWRpY2luZSwgU291dGggMSBXZXN0IDE2LCBDaHVvLWt1LCBTYXBw
b3JvLCAwNjAtODU0MywgSmFwYW4uIHlhc3VzaGlzMjAwOEBnbWFpbC5jb20uJiN4RDtEZXBhcnRt
ZW50IG9mIE1lZGljYWwgT25jb2xvZ3kgYW5kIEhlbWF0b2xvZ3ksIFNhcHBvcm8gTWVkaWNhbCBV
bml2ZXJzaXR5IFNjaG9vbCBvZiBNZWRpY2luZSwgU291dGggMSBXZXN0IDE2LCBDaHVvLWt1LCBT
YXBwb3JvLCAwNjAtODU0MywgSmFwYW4uJiN4RDtEZXBhcnRtZW50IG9mIFN1cmdlcnksIFN1cmdp
Y2FsIE9uY29sb2d5IGFuZCBTY2llbmNlLCBTYXBwb3JvIE1lZGljYWwgVW5pdmVyc2l0eSBTY2hv
b2wgb2YgTWVkaWNpbmUsIFNhcHBvcm8sIEphcGFuLiYjeEQ7RGVwYXJ0bWVudCBvZiBHYXN0cm9l
bnRlcm9sb2d5LCBIb2trYWlkbyBDYW5jZXIgQ2VudGVyLCBTYXBwb3JvLCBKYXBhbi4mI3hEO0Rl
cGFydG1lbnQgb2YgR2FzdHJvZW50ZXJvbG9neSwgT2ppIEdlbmVyYWwgSG9zcGl0YWwsIFRvbWFr
b21haSwgSmFwYW4uJiN4RDtEZXBhcnRtZW50IG9mIEdhc3Ryb2VudGVyb2xvZ3ksIE90YXJ1IEVr
aXNhaWthaSBIb3NwaXRhbCwgT3RhcnUsIEphcGFuLiYjeEQ7RGVwYXJ0bWVudCBvZiBHYXN0cm9l
bnRlcm9sb2d5LCBTYXBwb3JvIEt5b3JpdHN1IEdvcmluYmFzaGkgSG9zcGl0YWwsIFNhcHBvcm8s
IEphcGFuLiYjeEQ7RGVwYXJ0bWVudCBvZiBHYXN0cm9lbnRlcm9sb2d5LCBTdGVlbCBNZW1vcmlh
bCBNdXJvcmFuIEhvc3BpdGFsLCBNdXJvcmFuLCBKYXBhbi4mI3hEO0RlcGFydG1lbnQgb2YgR2Fz
dHJvZW50ZXJvbG9neSBhbmQgT25jb2xvZ3ksIEluc3RpdHV0ZSBvZiBIZWFsdGggQmlvc2NpZW5j
ZXMsIFRoZSBVbml2ZXJzaXR5IG9mIFRva3VzaGltYSBHcmFkdWF0ZSBTY2hvb2wsIFRva3VzaGlt
YSwgSmFwYW4uJiN4RDtEZXBhcnRtZW50IG9mIERpZ2VzdGl2ZSBhbmQgUGVkaWF0cmljIFN1cmdl
cnksIEluc3RpdHV0ZSBvZiBIZWFsdGggQmlvc2NpZW5jZXMsIFRoZSBVbml2ZXJzaXR5IG9mIFRv
a3VzaGltYSBHcmFkdWF0ZSBTY2hvb2wsIFRva3VzaGltYSwgSmFwYW4uPC9hdXRoLWFkZHJlc3M+
PHRpdGxlcz48dGl0bGU+Q29udmVyc2lvbiB0aGVyYXB5IGZvciBpbm9wZXJhYmxlIGFkdmFuY2Vk
IGdhc3RyaWMgY2FuY2VyIHBhdGllbnRzIGJ5IGRvY2V0YXhlbCwgY2lzcGxhdGluLCBhbmQgUy0x
IChEQ1MpIGNoZW1vdGhlcmFweTogYSBtdWx0aS1pbnN0aXR1dGlvbmFsIHJldHJvc3BlY3RpdmUg
c3R1ZHk8L3RpdGxlPjxzZWNvbmRhcnktdGl0bGU+R2FzdHJpYyBDYW5jZXI8L3NlY29uZGFyeS10
aXRsZT48L3RpdGxlcz48cGVyaW9kaWNhbD48ZnVsbC10aXRsZT5HYXN0cmljIENhbmNlcjwvZnVs
bC10aXRsZT48L3BlcmlvZGljYWw+PHBhZ2VzPjUxNy01MjY8L3BhZ2VzPjx2b2x1bWU+MjA8L3Zv
bHVtZT48bnVtYmVyPjM8L251bWJlcj48ZWRpdGlvbj4yMDE2LzA4LzI1PC9lZGl0aW9uPjxrZXl3
b3Jkcz48a2V5d29yZD5BZG1pbmlzdHJhdGlvbiwgT3JhbDwva2V5d29yZD48a2V5d29yZD5BZHVs
dDwva2V5d29yZD48a2V5d29yZD5BZ2VkPC9rZXl3b3JkPjxrZXl3b3JkPkFudGluZW9wbGFzdGlj
IENvbWJpbmVkIENoZW1vdGhlcmFweSBQcm90b2NvbHMvKnRoZXJhcGV1dGljIHVzZTwva2V5d29y
ZD48a2V5d29yZD5DaXNwbGF0aW4vYWRtaW5pc3RyYXRpb24gJmFtcDsgZG9zYWdlPC9rZXl3b3Jk
PjxrZXl3b3JkPkRvY2V0YXhlbDwva2V5d29yZD48a2V5d29yZD5EcnVnIENvbWJpbmF0aW9uczwv
a2V5d29yZD48a2V5d29yZD5GZW1hbGU8L2tleXdvcmQ+PGtleXdvcmQ+SHVtYW5zPC9rZXl3b3Jk
PjxrZXl3b3JkPk1hbGU8L2tleXdvcmQ+PGtleXdvcmQ+TWlkZGxlIEFnZWQ8L2tleXdvcmQ+PGtl
eXdvcmQ+T3hvbmljIEFjaWQvYWRtaW5pc3RyYXRpb24gJmFtcDsgZG9zYWdlPC9rZXl3b3JkPjxr
ZXl3b3JkPlBvc3RvcGVyYXRpdmUgQ2FyZTwva2V5d29yZD48a2V5d29yZD5Qcm9nbm9zaXM8L2tl
eXdvcmQ+PGtleXdvcmQ+UmV0cm9zcGVjdGl2ZSBTdHVkaWVzPC9rZXl3b3JkPjxrZXl3b3JkPlN0
b21hY2ggTmVvcGxhc21zLypkcnVnIHRoZXJhcHkvbW9ydGFsaXR5L3BhdGhvbG9neS9zdXJnZXJ5
PC9rZXl3b3JkPjxrZXl3b3JkPlN1cnZpdmFsIEFuYWx5c2lzPC9rZXl3b3JkPjxrZXl3b3JkPlRh
eG9pZHMvYWRtaW5pc3RyYXRpb24gJmFtcDsgZG9zYWdlPC9rZXl3b3JkPjxrZXl3b3JkPlRlZ2Fm
dXIvYWRtaW5pc3RyYXRpb24gJmFtcDsgZG9zYWdlPC9rZXl3b3JkPjxrZXl3b3JkPlRyZWF0bWVu
dCBPdXRjb21lPC9rZXl3b3JkPjxrZXl3b3JkPipDb252ZXJzaW9uIHRoZXJhcHk8L2tleXdvcmQ+
PGtleXdvcmQ+KmRjczwva2V5d29yZD48a2V5d29yZD4qR2FzdHJpYyBjYW5jZXI8L2tleXdvcmQ+
PC9rZXl3b3Jkcz48ZGF0ZXM+PHllYXI+MjAxNzwveWVhcj48cHViLWRhdGVzPjxkYXRlPk1heTwv
ZGF0ZT48L3B1Yi1kYXRlcz48L2RhdGVzPjxpc2JuPjE0MzYtMzMwNSAoRWxlY3Ryb25pYykmI3hE
OzE0MzYtMzI5MSAoTGlua2luZyk8L2lzYm4+PGFjY2Vzc2lvbi1udW0+Mjc1NTM2NjU8L2FjY2Vz
c2lvbi1udW0+PHVybHM+PHJlbGF0ZWQtdXJscz48dXJsPmh0dHBzOi8vd3d3Lm5jYmkubmxtLm5p
aC5nb3YvcHVibWVkLzI3NTUzNjY1PC91cmw+PC9yZWxhdGVkLXVybHM+PC91cmxzPjxlbGVjdHJv
bmljLXJlc291cmNlLW51bT4xMC4xMDA3L3MxMDEyMC0wMTYtMDYzMy0xPC9lbGVjdHJvbmljLXJl
c291cmNl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TYXRvPC9BdXRob3I+PFllYXI+MjAxNzwvWWVhcj48UmVj
TnVtPjE5MjY8L1JlY051bT48RGlzcGxheVRleHQ+PHN0eWxlIGZhY2U9InN1cGVyc2NyaXB0Ij5b
M108L3N0eWxlPjwvRGlzcGxheVRleHQ+PHJlY29yZD48cmVjLW51bWJlcj4xOTI2PC9yZWMtbnVt
YmVyPjxmb3JlaWduLWtleXM+PGtleSBhcHA9IkVOIiBkYi1pZD0iNXh2MDU1dDlneGQ5cmxlemRy
NDV0cnJwc3h3cnB6MHJlYXJyIiB0aW1lc3RhbXA9IjE2MjA1Njk2ODEiPjE5MjY8L2tleT48L2Zv
cmVpZ24ta2V5cz48cmVmLXR5cGUgbmFtZT0iSm91cm5hbCBBcnRpY2xlIj4xNzwvcmVmLXR5cGU+
PGNvbnRyaWJ1dG9ycz48YXV0aG9ycz48YXV0aG9yPlNhdG8sIFkuPC9hdXRob3I+PGF1dGhvcj5P
aG51bWEsIEguPC9hdXRob3I+PGF1dGhvcj5Ob2J1b2thLCBULjwvYXV0aG9yPjxhdXRob3I+SGly
YWthd2EsIE0uPC9hdXRob3I+PGF1dGhvcj5TYWdhd2EsIFQuPC9hdXRob3I+PGF1dGhvcj5GdWpp
a2F3YSwgSy48L2F1dGhvcj48YXV0aG9yPlRha2FoYXNoaSwgWS48L2F1dGhvcj48YXV0aG9yPlNo
aW55YSwgTS48L2F1dGhvcj48YXV0aG9yPkthdHN1a2ksIFMuPC9hdXRob3I+PGF1dGhvcj5UYWth
aGFzaGksIE0uPC9hdXRob3I+PGF1dGhvcj5NYWVkYSwgTS48L2F1dGhvcj48YXV0aG9yPk9rYWdh
d2EsIFkuPC9hdXRob3I+PGF1dGhvcj5OYW9raSwgVS48L2F1dGhvcj48YXV0aG9yPktpa3VjaCwg
Uy48L2F1dGhvcj48YXV0aG9yPk9rYW1vdG8sIEsuPC9hdXRob3I+PGF1dGhvcj5NaXlhbW90bywg
SC48L2F1dGhvcj48YXV0aG9yPlNoaW1hZGEsIE0uPC9hdXRob3I+PGF1dGhvcj5UYWtlbWFzYSwg
SS48L2F1dGhvcj48YXV0aG9yPkthdG8sIEouPC9hdXRob3I+PGF1dGhvcj5UYWtheWFtYSwgVC48
L2F1dGhvcj48L2F1dGhvcnM+PC9jb250cmlidXRvcnM+PGF1dGgtYWRkcmVzcz5EZXBhcnRtZW50
IG9mIE1lZGljYWwgT25jb2xvZ3kgYW5kIEhlbWF0b2xvZ3ksIFNhcHBvcm8gTWVkaWNhbCBVbml2
ZXJzaXR5IFNjaG9vbCBvZiBNZWRpY2luZSwgU291dGggMSBXZXN0IDE2LCBDaHVvLWt1LCBTYXBw
b3JvLCAwNjAtODU0MywgSmFwYW4uIHlhc3VzaGlzMjAwOEBnbWFpbC5jb20uJiN4RDtEZXBhcnRt
ZW50IG9mIE1lZGljYWwgT25jb2xvZ3kgYW5kIEhlbWF0b2xvZ3ksIFNhcHBvcm8gTWVkaWNhbCBV
bml2ZXJzaXR5IFNjaG9vbCBvZiBNZWRpY2luZSwgU291dGggMSBXZXN0IDE2LCBDaHVvLWt1LCBT
YXBwb3JvLCAwNjAtODU0MywgSmFwYW4uJiN4RDtEZXBhcnRtZW50IG9mIFN1cmdlcnksIFN1cmdp
Y2FsIE9uY29sb2d5IGFuZCBTY2llbmNlLCBTYXBwb3JvIE1lZGljYWwgVW5pdmVyc2l0eSBTY2hv
b2wgb2YgTWVkaWNpbmUsIFNhcHBvcm8sIEphcGFuLiYjeEQ7RGVwYXJ0bWVudCBvZiBHYXN0cm9l
bnRlcm9sb2d5LCBIb2trYWlkbyBDYW5jZXIgQ2VudGVyLCBTYXBwb3JvLCBKYXBhbi4mI3hEO0Rl
cGFydG1lbnQgb2YgR2FzdHJvZW50ZXJvbG9neSwgT2ppIEdlbmVyYWwgSG9zcGl0YWwsIFRvbWFr
b21haSwgSmFwYW4uJiN4RDtEZXBhcnRtZW50IG9mIEdhc3Ryb2VudGVyb2xvZ3ksIE90YXJ1IEVr
aXNhaWthaSBIb3NwaXRhbCwgT3RhcnUsIEphcGFuLiYjeEQ7RGVwYXJ0bWVudCBvZiBHYXN0cm9l
bnRlcm9sb2d5LCBTYXBwb3JvIEt5b3JpdHN1IEdvcmluYmFzaGkgSG9zcGl0YWwsIFNhcHBvcm8s
IEphcGFuLiYjeEQ7RGVwYXJ0bWVudCBvZiBHYXN0cm9lbnRlcm9sb2d5LCBTdGVlbCBNZW1vcmlh
bCBNdXJvcmFuIEhvc3BpdGFsLCBNdXJvcmFuLCBKYXBhbi4mI3hEO0RlcGFydG1lbnQgb2YgR2Fz
dHJvZW50ZXJvbG9neSBhbmQgT25jb2xvZ3ksIEluc3RpdHV0ZSBvZiBIZWFsdGggQmlvc2NpZW5j
ZXMsIFRoZSBVbml2ZXJzaXR5IG9mIFRva3VzaGltYSBHcmFkdWF0ZSBTY2hvb2wsIFRva3VzaGlt
YSwgSmFwYW4uJiN4RDtEZXBhcnRtZW50IG9mIERpZ2VzdGl2ZSBhbmQgUGVkaWF0cmljIFN1cmdl
cnksIEluc3RpdHV0ZSBvZiBIZWFsdGggQmlvc2NpZW5jZXMsIFRoZSBVbml2ZXJzaXR5IG9mIFRv
a3VzaGltYSBHcmFkdWF0ZSBTY2hvb2wsIFRva3VzaGltYSwgSmFwYW4uPC9hdXRoLWFkZHJlc3M+
PHRpdGxlcz48dGl0bGU+Q29udmVyc2lvbiB0aGVyYXB5IGZvciBpbm9wZXJhYmxlIGFkdmFuY2Vk
IGdhc3RyaWMgY2FuY2VyIHBhdGllbnRzIGJ5IGRvY2V0YXhlbCwgY2lzcGxhdGluLCBhbmQgUy0x
IChEQ1MpIGNoZW1vdGhlcmFweTogYSBtdWx0aS1pbnN0aXR1dGlvbmFsIHJldHJvc3BlY3RpdmUg
c3R1ZHk8L3RpdGxlPjxzZWNvbmRhcnktdGl0bGU+R2FzdHJpYyBDYW5jZXI8L3NlY29uZGFyeS10
aXRsZT48L3RpdGxlcz48cGVyaW9kaWNhbD48ZnVsbC10aXRsZT5HYXN0cmljIENhbmNlcjwvZnVs
bC10aXRsZT48L3BlcmlvZGljYWw+PHBhZ2VzPjUxNy01MjY8L3BhZ2VzPjx2b2x1bWU+MjA8L3Zv
bHVtZT48bnVtYmVyPjM8L251bWJlcj48ZWRpdGlvbj4yMDE2LzA4LzI1PC9lZGl0aW9uPjxrZXl3
b3Jkcz48a2V5d29yZD5BZG1pbmlzdHJhdGlvbiwgT3JhbDwva2V5d29yZD48a2V5d29yZD5BZHVs
dDwva2V5d29yZD48a2V5d29yZD5BZ2VkPC9rZXl3b3JkPjxrZXl3b3JkPkFudGluZW9wbGFzdGlj
IENvbWJpbmVkIENoZW1vdGhlcmFweSBQcm90b2NvbHMvKnRoZXJhcGV1dGljIHVzZTwva2V5d29y
ZD48a2V5d29yZD5DaXNwbGF0aW4vYWRtaW5pc3RyYXRpb24gJmFtcDsgZG9zYWdlPC9rZXl3b3Jk
PjxrZXl3b3JkPkRvY2V0YXhlbDwva2V5d29yZD48a2V5d29yZD5EcnVnIENvbWJpbmF0aW9uczwv
a2V5d29yZD48a2V5d29yZD5GZW1hbGU8L2tleXdvcmQ+PGtleXdvcmQ+SHVtYW5zPC9rZXl3b3Jk
PjxrZXl3b3JkPk1hbGU8L2tleXdvcmQ+PGtleXdvcmQ+TWlkZGxlIEFnZWQ8L2tleXdvcmQ+PGtl
eXdvcmQ+T3hvbmljIEFjaWQvYWRtaW5pc3RyYXRpb24gJmFtcDsgZG9zYWdlPC9rZXl3b3JkPjxr
ZXl3b3JkPlBvc3RvcGVyYXRpdmUgQ2FyZTwva2V5d29yZD48a2V5d29yZD5Qcm9nbm9zaXM8L2tl
eXdvcmQ+PGtleXdvcmQ+UmV0cm9zcGVjdGl2ZSBTdHVkaWVzPC9rZXl3b3JkPjxrZXl3b3JkPlN0
b21hY2ggTmVvcGxhc21zLypkcnVnIHRoZXJhcHkvbW9ydGFsaXR5L3BhdGhvbG9neS9zdXJnZXJ5
PC9rZXl3b3JkPjxrZXl3b3JkPlN1cnZpdmFsIEFuYWx5c2lzPC9rZXl3b3JkPjxrZXl3b3JkPlRh
eG9pZHMvYWRtaW5pc3RyYXRpb24gJmFtcDsgZG9zYWdlPC9rZXl3b3JkPjxrZXl3b3JkPlRlZ2Fm
dXIvYWRtaW5pc3RyYXRpb24gJmFtcDsgZG9zYWdlPC9rZXl3b3JkPjxrZXl3b3JkPlRyZWF0bWVu
dCBPdXRjb21lPC9rZXl3b3JkPjxrZXl3b3JkPipDb252ZXJzaW9uIHRoZXJhcHk8L2tleXdvcmQ+
PGtleXdvcmQ+KmRjczwva2V5d29yZD48a2V5d29yZD4qR2FzdHJpYyBjYW5jZXI8L2tleXdvcmQ+
PC9rZXl3b3Jkcz48ZGF0ZXM+PHllYXI+MjAxNzwveWVhcj48cHViLWRhdGVzPjxkYXRlPk1heTwv
ZGF0ZT48L3B1Yi1kYXRlcz48L2RhdGVzPjxpc2JuPjE0MzYtMzMwNSAoRWxlY3Ryb25pYykmI3hE
OzE0MzYtMzI5MSAoTGlua2luZyk8L2lzYm4+PGFjY2Vzc2lvbi1udW0+Mjc1NTM2NjU8L2FjY2Vz
c2lvbi1udW0+PHVybHM+PHJlbGF0ZWQtdXJscz48dXJsPmh0dHBzOi8vd3d3Lm5jYmkubmxtLm5p
aC5nb3YvcHVibWVkLzI3NTUzNjY1PC91cmw+PC9yZWxhdGVkLXVybHM+PC91cmxzPjxlbGVjdHJv
bmljLXJlc291cmNlLW51bT4xMC4xMDA3L3MxMDEyMC0wMTYtMDYzMy0xPC9lbGVjdHJvbmljLXJl
c291cmNl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80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23823C96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2-2014</w:t>
            </w:r>
          </w:p>
        </w:tc>
        <w:tc>
          <w:tcPr>
            <w:tcW w:w="2976" w:type="dxa"/>
          </w:tcPr>
          <w:p w14:paraId="565B08E1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00</w:t>
            </w:r>
          </w:p>
        </w:tc>
        <w:tc>
          <w:tcPr>
            <w:tcW w:w="2268" w:type="dxa"/>
          </w:tcPr>
          <w:p w14:paraId="7D707707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33</w:t>
            </w:r>
          </w:p>
        </w:tc>
        <w:tc>
          <w:tcPr>
            <w:tcW w:w="1560" w:type="dxa"/>
          </w:tcPr>
          <w:p w14:paraId="5E9338D5" w14:textId="2979E51C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8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85%)</w:t>
            </w:r>
          </w:p>
        </w:tc>
      </w:tr>
      <w:tr w:rsidR="0007191A" w:rsidRPr="004A3D1D" w14:paraId="2C799561" w14:textId="77777777" w:rsidTr="0007070A">
        <w:tc>
          <w:tcPr>
            <w:tcW w:w="2297" w:type="dxa"/>
          </w:tcPr>
          <w:p w14:paraId="5D349498" w14:textId="6F235CCD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Fukuchi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GdWt1Y2hpPC9BdXRob3I+PFllYXI+MjAxNTwvWWVhcj48
UmVjTnVtPjE5Mjg8L1JlY051bT48RGlzcGxheVRleHQ+PHN0eWxlIGZhY2U9InN1cGVyc2NyaXB0
Ij5bNF08L3N0eWxlPjwvRGlzcGxheVRleHQ+PHJlY29yZD48cmVjLW51bWJlcj4xOTI4PC9yZWMt
bnVtYmVyPjxmb3JlaWduLWtleXM+PGtleSBhcHA9IkVOIiBkYi1pZD0iNXh2MDU1dDlneGQ5cmxl
emRyNDV0cnJwc3h3cnB6MHJlYXJyIiB0aW1lc3RhbXA9IjE2MjA1Njk3MzUiPjE5Mjg8L2tleT48
L2ZvcmVpZ24ta2V5cz48cmVmLXR5cGUgbmFtZT0iSm91cm5hbCBBcnRpY2xlIj4xNzwvcmVmLXR5
cGU+PGNvbnRyaWJ1dG9ycz48YXV0aG9ycz48YXV0aG9yPkZ1a3VjaGksIE0uPC9hdXRob3I+PGF1
dGhvcj5Jc2hpZ3VybywgVC48L2F1dGhvcj48YXV0aG9yPk9nYXRhLCBLLjwvYXV0aG9yPjxhdXRo
b3I+U3V6dWtpLCBPLjwvYXV0aG9yPjxhdXRob3I+S3VtYWdhaSwgWS48L2F1dGhvcj48YXV0aG9y
PklzaGliYXNoaSwgSy48L2F1dGhvcj48YXV0aG9yPklzaGlkYSwgSC48L2F1dGhvcj48YXV0aG9y
Pkt1d2FubywgSC48L2F1dGhvcj48YXV0aG9yPk1vY2hpa2ksIEUuPC9hdXRob3I+PC9hdXRob3Jz
PjwvY29udHJpYnV0b3JzPjxhdXRoLWFkZHJlc3M+RGVwYXJ0bWVudCBvZiBEaWdlc3RpdmUgVHJh
Y3QgYW5kIEdlbmVyYWwgU3VyZ2VyeSwgU2FpdGFtYSBNZWRpY2FsIENlbnRlciwgU2FpdGFtYSBN
ZWRpY2FsIFVuaXZlcnNpdHksIEthd2Fnb2UsIFNhaXRhbWEsIEphcGFuLiBtZnVrdWNoaUBzYWl0
YW1hLW1lZC5hYy5qcC4mI3hEO0RlcGFydG1lbnQgb2YgRGlnZXN0aXZlIFRyYWN0IGFuZCBHZW5l
cmFsIFN1cmdlcnksIFNhaXRhbWEgTWVkaWNhbCBDZW50ZXIsIFNhaXRhbWEgTWVkaWNhbCBVbml2
ZXJzaXR5LCBLYXdhZ29lLCBTYWl0YW1hLCBKYXBhbi4mI3hEO0RlcGFydG1lbnQgb2YgR2VuZXJh
bCBTdXJnaWNhbCBTY2llbmNlLCBHdW5tYSBVbml2ZXJzaXR5IEdyYWR1YXRlIFNjaG9vbCBvZiBN
ZWRpY2luZSwgTWFlYmFzaGksIEphcGFuLjwvYXV0aC1hZGRyZXNzPjx0aXRsZXM+PHRpdGxlPlBy
b2dub3N0aWMgUm9sZSBvZiBDb252ZXJzaW9uIFN1cmdlcnkgZm9yIFVucmVzZWN0YWJsZSBHYXN0
cmljIENhbmNlcjwvdGl0bGU+PHNlY29uZGFyeS10aXRsZT5Bbm4gU3VyZyBPbmNvbDwvc2Vjb25k
YXJ5LXRpdGxlPjwvdGl0bGVzPjxwZXJpb2RpY2FsPjxmdWxsLXRpdGxlPkFubiBTdXJnIE9uY29s
PC9mdWxsLXRpdGxlPjwvcGVyaW9kaWNhbD48cGFnZXM+MzYxOC0yNDwvcGFnZXM+PHZvbHVtZT4y
Mjwvdm9sdW1lPjxudW1iZXI+MTE8L251bWJlcj48ZWRpdGlvbj4yMDE1LzAyLzExPC9lZGl0aW9u
PjxrZXl3b3Jkcz48a2V5d29yZD5BZGVub2NhcmNpbm9tYS8qcGF0aG9sb2d5Lyp0aGVyYXB5PC9r
ZXl3b3JkPjxrZXl3b3JkPkFkdWx0PC9rZXl3b3JkPjxrZXl3b3JkPkFnZWQ8L2tleXdvcmQ+PGtl
eXdvcmQ+QW50aW5lb3BsYXN0aWMgQ29tYmluZWQgQ2hlbW90aGVyYXB5IFByb3RvY29scy8qdGhl
cmFwZXV0aWMgdXNlPC9rZXl3b3JkPjxrZXl3b3JkPkNoZW1vdGhlcmFweSwgQWRqdXZhbnQ8L2tl
eXdvcmQ+PGtleXdvcmQ+Q2lzcGxhdGluL2FkbWluaXN0cmF0aW9uICZhbXA7IGRvc2FnZTwva2V5
d29yZD48a2V5d29yZD5EaXNlYXNlLUZyZWUgU3Vydml2YWw8L2tleXdvcmQ+PGtleXdvcmQ+RHJ1
ZyBDb21iaW5hdGlvbnM8L2tleXdvcmQ+PGtleXdvcmQ+RmVtYWxlPC9rZXl3b3JkPjxrZXl3b3Jk
Pkdhc3RyZWN0b215PC9rZXl3b3JkPjxrZXl3b3JkPkh1bWFuczwva2V5d29yZD48a2V5d29yZD5L
YXBsYW4tTWVpZXIgRXN0aW1hdGU8L2tleXdvcmQ+PGtleXdvcmQ+TWFsZTwva2V5d29yZD48a2V5
d29yZD5NaWRkbGUgQWdlZDwva2V5d29yZD48a2V5d29yZD5OZW9hZGp1dmFudCBUaGVyYXB5PC9r
ZXl3b3JkPjxrZXl3b3JkPk5lb3BsYXNtIEdyYWRpbmc8L2tleXdvcmQ+PGtleXdvcmQ+TmVvcGxh
c20gU3RhZ2luZzwva2V5d29yZD48a2V5d29yZD5OZW9wbGFzbSwgUmVzaWR1YWw8L2tleXdvcmQ+
PGtleXdvcmQ+T3hvbmljIEFjaWQvYWRtaW5pc3RyYXRpb24gJmFtcDsgZG9zYWdlPC9rZXl3b3Jk
PjxrZXl3b3JkPlBhY2xpdGF4ZWwvYWRtaW5pc3RyYXRpb24gJmFtcDsgZG9zYWdlPC9rZXl3b3Jk
PjxrZXl3b3JkPlByb3BvcnRpb25hbCBIYXphcmRzIE1vZGVsczwva2V5d29yZD48a2V5d29yZD5S
ZXRyb3NwZWN0aXZlIFN0dWRpZXM8L2tleXdvcmQ+PGtleXdvcmQ+U3RvbWFjaCBOZW9wbGFzbXMv
KnBhdGhvbG9neS8qdGhlcmFweTwva2V5d29yZD48a2V5d29yZD5TdXJ2aXZhbCBSYXRlPC9rZXl3
b3JkPjxrZXl3b3JkPlRlZ2FmdXIvYWRtaW5pc3RyYXRpb24gJmFtcDsgZG9zYWdlPC9rZXl3b3Jk
Pjwva2V5d29yZHM+PGRhdGVzPjx5ZWFyPjIwMTU8L3llYXI+PHB1Yi1kYXRlcz48ZGF0ZT5PY3Q8
L2RhdGU+PC9wdWItZGF0ZXM+PC9kYXRlcz48aXNibj4xNTM0LTQ2ODEgKEVsZWN0cm9uaWMpJiN4
RDsxMDY4LTkyNjUgKExpbmtpbmcpPC9pc2JuPjxhY2Nlc3Npb24tbnVtPjI1NjYzNTk3PC9hY2Nl
c3Npb24tbnVtPjx1cmxzPjxyZWxhdGVkLXVybHM+PHVybD5odHRwczovL3d3dy5uY2JpLm5sbS5u
aWguZ292L3B1Ym1lZC8yNTY2MzU5NzwvdXJsPjwvcmVsYXRlZC11cmxzPjwvdXJscz48ZWxlY3Ry
b25pYy1yZXNvdXJjZS1udW0+MTAuMTI0NS9zMTA0MzQtMDE1LTQ0MjItNjwvZWxlY3Ryb25pYy1y
ZXNvdXJjZS1udW0+PC9yZWNvcmQ+PC9DaXRlPjwvRW5kTm90ZT5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GdWt1Y2hpPC9BdXRob3I+PFllYXI+MjAxNTwvWWVhcj48
UmVjTnVtPjE5Mjg8L1JlY051bT48RGlzcGxheVRleHQ+PHN0eWxlIGZhY2U9InN1cGVyc2NyaXB0
Ij5bNF08L3N0eWxlPjwvRGlzcGxheVRleHQ+PHJlY29yZD48cmVjLW51bWJlcj4xOTI4PC9yZWMt
bnVtYmVyPjxmb3JlaWduLWtleXM+PGtleSBhcHA9IkVOIiBkYi1pZD0iNXh2MDU1dDlneGQ5cmxl
emRyNDV0cnJwc3h3cnB6MHJlYXJyIiB0aW1lc3RhbXA9IjE2MjA1Njk3MzUiPjE5Mjg8L2tleT48
L2ZvcmVpZ24ta2V5cz48cmVmLXR5cGUgbmFtZT0iSm91cm5hbCBBcnRpY2xlIj4xNzwvcmVmLXR5
cGU+PGNvbnRyaWJ1dG9ycz48YXV0aG9ycz48YXV0aG9yPkZ1a3VjaGksIE0uPC9hdXRob3I+PGF1
dGhvcj5Jc2hpZ3VybywgVC48L2F1dGhvcj48YXV0aG9yPk9nYXRhLCBLLjwvYXV0aG9yPjxhdXRo
b3I+U3V6dWtpLCBPLjwvYXV0aG9yPjxhdXRob3I+S3VtYWdhaSwgWS48L2F1dGhvcj48YXV0aG9y
PklzaGliYXNoaSwgSy48L2F1dGhvcj48YXV0aG9yPklzaGlkYSwgSC48L2F1dGhvcj48YXV0aG9y
Pkt1d2FubywgSC48L2F1dGhvcj48YXV0aG9yPk1vY2hpa2ksIEUuPC9hdXRob3I+PC9hdXRob3Jz
PjwvY29udHJpYnV0b3JzPjxhdXRoLWFkZHJlc3M+RGVwYXJ0bWVudCBvZiBEaWdlc3RpdmUgVHJh
Y3QgYW5kIEdlbmVyYWwgU3VyZ2VyeSwgU2FpdGFtYSBNZWRpY2FsIENlbnRlciwgU2FpdGFtYSBN
ZWRpY2FsIFVuaXZlcnNpdHksIEthd2Fnb2UsIFNhaXRhbWEsIEphcGFuLiBtZnVrdWNoaUBzYWl0
YW1hLW1lZC5hYy5qcC4mI3hEO0RlcGFydG1lbnQgb2YgRGlnZXN0aXZlIFRyYWN0IGFuZCBHZW5l
cmFsIFN1cmdlcnksIFNhaXRhbWEgTWVkaWNhbCBDZW50ZXIsIFNhaXRhbWEgTWVkaWNhbCBVbml2
ZXJzaXR5LCBLYXdhZ29lLCBTYWl0YW1hLCBKYXBhbi4mI3hEO0RlcGFydG1lbnQgb2YgR2VuZXJh
bCBTdXJnaWNhbCBTY2llbmNlLCBHdW5tYSBVbml2ZXJzaXR5IEdyYWR1YXRlIFNjaG9vbCBvZiBN
ZWRpY2luZSwgTWFlYmFzaGksIEphcGFuLjwvYXV0aC1hZGRyZXNzPjx0aXRsZXM+PHRpdGxlPlBy
b2dub3N0aWMgUm9sZSBvZiBDb252ZXJzaW9uIFN1cmdlcnkgZm9yIFVucmVzZWN0YWJsZSBHYXN0
cmljIENhbmNlcjwvdGl0bGU+PHNlY29uZGFyeS10aXRsZT5Bbm4gU3VyZyBPbmNvbDwvc2Vjb25k
YXJ5LXRpdGxlPjwvdGl0bGVzPjxwZXJpb2RpY2FsPjxmdWxsLXRpdGxlPkFubiBTdXJnIE9uY29s
PC9mdWxsLXRpdGxlPjwvcGVyaW9kaWNhbD48cGFnZXM+MzYxOC0yNDwvcGFnZXM+PHZvbHVtZT4y
Mjwvdm9sdW1lPjxudW1iZXI+MTE8L251bWJlcj48ZWRpdGlvbj4yMDE1LzAyLzExPC9lZGl0aW9u
PjxrZXl3b3Jkcz48a2V5d29yZD5BZGVub2NhcmNpbm9tYS8qcGF0aG9sb2d5Lyp0aGVyYXB5PC9r
ZXl3b3JkPjxrZXl3b3JkPkFkdWx0PC9rZXl3b3JkPjxrZXl3b3JkPkFnZWQ8L2tleXdvcmQ+PGtl
eXdvcmQ+QW50aW5lb3BsYXN0aWMgQ29tYmluZWQgQ2hlbW90aGVyYXB5IFByb3RvY29scy8qdGhl
cmFwZXV0aWMgdXNlPC9rZXl3b3JkPjxrZXl3b3JkPkNoZW1vdGhlcmFweSwgQWRqdXZhbnQ8L2tl
eXdvcmQ+PGtleXdvcmQ+Q2lzcGxhdGluL2FkbWluaXN0cmF0aW9uICZhbXA7IGRvc2FnZTwva2V5
d29yZD48a2V5d29yZD5EaXNlYXNlLUZyZWUgU3Vydml2YWw8L2tleXdvcmQ+PGtleXdvcmQ+RHJ1
ZyBDb21iaW5hdGlvbnM8L2tleXdvcmQ+PGtleXdvcmQ+RmVtYWxlPC9rZXl3b3JkPjxrZXl3b3Jk
Pkdhc3RyZWN0b215PC9rZXl3b3JkPjxrZXl3b3JkPkh1bWFuczwva2V5d29yZD48a2V5d29yZD5L
YXBsYW4tTWVpZXIgRXN0aW1hdGU8L2tleXdvcmQ+PGtleXdvcmQ+TWFsZTwva2V5d29yZD48a2V5
d29yZD5NaWRkbGUgQWdlZDwva2V5d29yZD48a2V5d29yZD5OZW9hZGp1dmFudCBUaGVyYXB5PC9r
ZXl3b3JkPjxrZXl3b3JkPk5lb3BsYXNtIEdyYWRpbmc8L2tleXdvcmQ+PGtleXdvcmQ+TmVvcGxh
c20gU3RhZ2luZzwva2V5d29yZD48a2V5d29yZD5OZW9wbGFzbSwgUmVzaWR1YWw8L2tleXdvcmQ+
PGtleXdvcmQ+T3hvbmljIEFjaWQvYWRtaW5pc3RyYXRpb24gJmFtcDsgZG9zYWdlPC9rZXl3b3Jk
PjxrZXl3b3JkPlBhY2xpdGF4ZWwvYWRtaW5pc3RyYXRpb24gJmFtcDsgZG9zYWdlPC9rZXl3b3Jk
PjxrZXl3b3JkPlByb3BvcnRpb25hbCBIYXphcmRzIE1vZGVsczwva2V5d29yZD48a2V5d29yZD5S
ZXRyb3NwZWN0aXZlIFN0dWRpZXM8L2tleXdvcmQ+PGtleXdvcmQ+U3RvbWFjaCBOZW9wbGFzbXMv
KnBhdGhvbG9neS8qdGhlcmFweTwva2V5d29yZD48a2V5d29yZD5TdXJ2aXZhbCBSYXRlPC9rZXl3
b3JkPjxrZXl3b3JkPlRlZ2FmdXIvYWRtaW5pc3RyYXRpb24gJmFtcDsgZG9zYWdlPC9rZXl3b3Jk
Pjwva2V5d29yZHM+PGRhdGVzPjx5ZWFyPjIwMTU8L3llYXI+PHB1Yi1kYXRlcz48ZGF0ZT5PY3Q8
L2RhdGU+PC9wdWItZGF0ZXM+PC9kYXRlcz48aXNibj4xNTM0LTQ2ODEgKEVsZWN0cm9uaWMpJiN4
RDsxMDY4LTkyNjUgKExpbmtpbmcpPC9pc2JuPjxhY2Nlc3Npb24tbnVtPjI1NjYzNTk3PC9hY2Nl
c3Npb24tbnVtPjx1cmxzPjxyZWxhdGVkLXVybHM+PHVybD5odHRwczovL3d3dy5uY2JpLm5sbS5u
aWguZ292L3B1Ym1lZC8yNTY2MzU5NzwvdXJsPjwvcmVsYXRlZC11cmxzPjwvdXJscz48ZWxlY3Ry
b25pYy1yZXNvdXJjZS1udW0+MTAuMTI0NS9zMTA0MzQtMDE1LTQ0MjItNjwvZWxlY3Ryb25pYy1y
ZXNvdXJjZS1udW0+PC9yZWNvcmQ+PC9DaXRlPjwvRW5kTm90ZT5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81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453581FB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3-2013</w:t>
            </w:r>
          </w:p>
        </w:tc>
        <w:tc>
          <w:tcPr>
            <w:tcW w:w="2976" w:type="dxa"/>
          </w:tcPr>
          <w:p w14:paraId="30C85034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51</w:t>
            </w:r>
          </w:p>
        </w:tc>
        <w:tc>
          <w:tcPr>
            <w:tcW w:w="2268" w:type="dxa"/>
          </w:tcPr>
          <w:p w14:paraId="0FB9A273" w14:textId="06CC7C3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40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26%)</w:t>
            </w:r>
          </w:p>
        </w:tc>
        <w:tc>
          <w:tcPr>
            <w:tcW w:w="1560" w:type="dxa"/>
          </w:tcPr>
          <w:p w14:paraId="5F99DB29" w14:textId="5F4E8689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32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80%)</w:t>
            </w:r>
          </w:p>
        </w:tc>
      </w:tr>
      <w:tr w:rsidR="0007191A" w:rsidRPr="004A3D1D" w14:paraId="43CB2F5C" w14:textId="77777777" w:rsidTr="0007070A">
        <w:tc>
          <w:tcPr>
            <w:tcW w:w="2297" w:type="dxa"/>
          </w:tcPr>
          <w:p w14:paraId="4F6469C7" w14:textId="75841AFF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Nakamura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OYWthbXVyYTwvQXV0aG9yPjxZZWFyPjIwMTk8L1llYXI+
PFJlY051bT4xOTI5PC9SZWNOdW0+PERpc3BsYXlUZXh0PjxzdHlsZSBmYWNlPSJzdXBlcnNjcmlw
dCI+WzVdPC9zdHlsZT48L0Rpc3BsYXlUZXh0PjxyZWNvcmQ+PHJlYy1udW1iZXI+MTkyOTwvcmVj
LW51bWJlcj48Zm9yZWlnbi1rZXlzPjxrZXkgYXBwPSJFTiIgZGItaWQ9IjV4djA1NXQ5Z3hkOXJs
ZXpkcjQ1dHJycHN4d3JwejByZWFyciIgdGltZXN0YW1wPSIxNjIwNTY5NzcxIj4xOTI5PC9rZXk+
PC9mb3JlaWduLWtleXM+PHJlZi10eXBlIG5hbWU9IkpvdXJuYWwgQXJ0aWNsZSI+MTc8L3JlZi10
eXBlPjxjb250cmlidXRvcnM+PGF1dGhvcnM+PGF1dGhvcj5OYWthbXVyYSwgTS48L2F1dGhvcj48
YXV0aG9yPk9qaW1hLCBULjwvYXV0aG9yPjxhdXRob3I+TmFrYW1vcmksIE0uPC9hdXRob3I+PGF1
dGhvcj5LYXRzdWRhLCBNLjwvYXV0aG9yPjxhdXRob3I+VHN1amksIFQuPC9hdXRob3I+PGF1dGhv
cj5IYXlhdGEsIEsuPC9hdXRob3I+PGF1dGhvcj5LYXRvLCBULjwvYXV0aG9yPjxhdXRob3I+WWFt
YXVlLCBILjwvYXV0aG9yPjwvYXV0aG9ycz48L2NvbnRyaWJ1dG9ycz48YXV0aC1hZGRyZXNzPlNl
Y29uZCBEZXBhcnRtZW50IG9mIFN1cmdlcnksIFNjaG9vbCBvZiBNZWRpY2luZSwgV2FrYXlhbWEg
TWVkaWNhbCBVbml2ZXJzaXR5LCA4MTEtMSBLaW1paWRlcmEsIFdha2F5YW1hLCA2NDEtODUxMCwg
SmFwYW4uJiN4RDtTZWNvbmQgRGVwYXJ0bWVudCBvZiBTdXJnZXJ5LCBTY2hvb2wgb2YgTWVkaWNp
bmUsIFdha2F5YW1hIE1lZGljYWwgVW5pdmVyc2l0eSwgODExLTEgS2ltaWlkZXJhLCBXYWtheWFt
YSwgNjQxLTg1MTAsIEphcGFuLiB5YW1hdWUtaEB3YWtheWFtYS1tZWQuYWMuanAuPC9hdXRoLWFk
ZHJlc3M+PHRpdGxlcz48dGl0bGU+Q29udmVyc2lvbiBTdXJnZXJ5IGZvciBHYXN0cmljIENhbmNl
ciB3aXRoIFBlcml0b25lYWwgTWV0YXN0YXNpcyBCYXNlZCBvbiB0aGUgRGlhZ25vc2lzIG9mIFNl
Y29uZC1Mb29rIFN0YWdpbmcgTGFwYXJvc2NvcHk8L3RpdGxlPjxzZWNvbmRhcnktdGl0bGU+SiBH
YXN0cm9pbnRlc3QgU3VyZzwvc2Vjb25kYXJ5LXRpdGxlPjwvdGl0bGVzPjxwZXJpb2RpY2FsPjxm
dWxsLXRpdGxlPkogR2FzdHJvaW50ZXN0IFN1cmc8L2Z1bGwtdGl0bGU+PC9wZXJpb2RpY2FsPjxw
YWdlcz4xNzU4LTE3NjY8L3BhZ2VzPjx2b2x1bWU+MjM8L3ZvbHVtZT48bnVtYmVyPjk8L251bWJl
cj48ZWRpdGlvbj4yMDE4LzA5LzI5PC9lZGl0aW9uPjxrZXl3b3Jkcz48a2V5d29yZD5BZGVub2Nh
cmNpbm9tYS9kaWFnbm9zaXMvc2Vjb25kYXJ5L3N1cmdlcnk8L2tleXdvcmQ+PGtleXdvcmQ+QWR1
bHQ8L2tleXdvcmQ+PGtleXdvcmQ+QWdlZDwva2V5d29yZD48a2V5d29yZD5Db252ZXJzaW9uIHRv
IE9wZW4gU3VyZ2VyeS8qbWV0aG9kczwva2V5d29yZD48a2V5d29yZD5GZWFzaWJpbGl0eSBTdHVk
aWVzPC9rZXl3b3JkPjxrZXl3b3JkPkZlbWFsZTwva2V5d29yZD48a2V5d29yZD5Gb2xsb3ctVXAg
U3R1ZGllczwva2V5d29yZD48a2V5d29yZD5HYXN0cmVjdG9teS8qbWV0aG9kczwva2V5d29yZD48
a2V5d29yZD5IdW1hbnM8L2tleXdvcmQ+PGtleXdvcmQ+TGFwYXJvc2NvcHkvKm1ldGhvZHM8L2tl
eXdvcmQ+PGtleXdvcmQ+TWFsZTwva2V5d29yZD48a2V5d29yZD5NaWRkbGUgQWdlZDwva2V5d29y
ZD48a2V5d29yZD5OZW9wbGFzbSBTdGFnaW5nLyptZXRob2RzPC9rZXl3b3JkPjxrZXl3b3JkPlBl
cml0b25lYWwgTmVvcGxhc21zL2RpYWdub3Npcy8qc2Vjb25kYXJ5L3N1cmdlcnk8L2tleXdvcmQ+
PGtleXdvcmQ+UGVyaXRvbmV1bTwva2V5d29yZD48a2V5d29yZD5SZXRyb3NwZWN0aXZlIFN0dWRp
ZXM8L2tleXdvcmQ+PGtleXdvcmQ+U2Vjb25kLUxvb2sgU3VyZ2VyeS8qbWV0aG9kczwva2V5d29y
ZD48a2V5d29yZD5TdG9tYWNoIE5lb3BsYXNtcy9wYXRob2xvZ3kvKnN1cmdlcnk8L2tleXdvcmQ+
PGtleXdvcmQ+WW91bmcgQWR1bHQ8L2tleXdvcmQ+PGtleXdvcmQ+KkNvbnZlcnNpb24gc3VyZ2Vy
eTwva2V5d29yZD48a2V5d29yZD4qR2FzdHJpYyBjYW5jZXI8L2tleXdvcmQ+PGtleXdvcmQ+KlBl
cml0b25lYWwgY3l0b2xvZ3k8L2tleXdvcmQ+PGtleXdvcmQ+KlBlcml0b25lYWwgbWV0YXN0YXNp
czwva2V5d29yZD48a2V5d29yZD4qU3RhZ2luZyBsYXBhcm9zY29weTwva2V5d29yZD48L2tleXdv
cmRzPjxkYXRlcz48eWVhcj4yMDE5PC95ZWFyPjxwdWItZGF0ZXM+PGRhdGU+U2VwPC9kYXRlPjwv
cHViLWRhdGVzPjwvZGF0ZXM+PGlzYm4+MTg3My00NjI2IChFbGVjdHJvbmljKSYjeEQ7MTA5MS0y
NTVYIChMaW5raW5nKTwvaXNibj48YWNjZXNzaW9uLW51bT4zMDI2NDM4NTwvYWNjZXNzaW9uLW51
bT48dXJscz48cmVsYXRlZC11cmxzPjx1cmw+aHR0cHM6Ly93d3cubmNiaS5ubG0ubmloLmdvdi9w
dWJtZWQvMzAyNjQzODU8L3VybD48L3JlbGF0ZWQtdXJscz48L3VybHM+PGVsZWN0cm9uaWMtcmVz
b3VyY2UtbnVtPjEwLjEwMDcvczExNjA1LTAxOC0zOTgzLTc8L2VsZWN0cm9uaWMtcmVzb3VyY2Ut
bnVtPjwvcmVjb3JkPjwvQ2l0ZT48L0VuZE5vdGU+AG=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OYWthbXVyYTwvQXV0aG9yPjxZZWFyPjIwMTk8L1llYXI+
PFJlY051bT4xOTI5PC9SZWNOdW0+PERpc3BsYXlUZXh0PjxzdHlsZSBmYWNlPSJzdXBlcnNjcmlw
dCI+WzVdPC9zdHlsZT48L0Rpc3BsYXlUZXh0PjxyZWNvcmQ+PHJlYy1udW1iZXI+MTkyOTwvcmVj
LW51bWJlcj48Zm9yZWlnbi1rZXlzPjxrZXkgYXBwPSJFTiIgZGItaWQ9IjV4djA1NXQ5Z3hkOXJs
ZXpkcjQ1dHJycHN4d3JwejByZWFyciIgdGltZXN0YW1wPSIxNjIwNTY5NzcxIj4xOTI5PC9rZXk+
PC9mb3JlaWduLWtleXM+PHJlZi10eXBlIG5hbWU9IkpvdXJuYWwgQXJ0aWNsZSI+MTc8L3JlZi10
eXBlPjxjb250cmlidXRvcnM+PGF1dGhvcnM+PGF1dGhvcj5OYWthbXVyYSwgTS48L2F1dGhvcj48
YXV0aG9yPk9qaW1hLCBULjwvYXV0aG9yPjxhdXRob3I+TmFrYW1vcmksIE0uPC9hdXRob3I+PGF1
dGhvcj5LYXRzdWRhLCBNLjwvYXV0aG9yPjxhdXRob3I+VHN1amksIFQuPC9hdXRob3I+PGF1dGhv
cj5IYXlhdGEsIEsuPC9hdXRob3I+PGF1dGhvcj5LYXRvLCBULjwvYXV0aG9yPjxhdXRob3I+WWFt
YXVlLCBILjwvYXV0aG9yPjwvYXV0aG9ycz48L2NvbnRyaWJ1dG9ycz48YXV0aC1hZGRyZXNzPlNl
Y29uZCBEZXBhcnRtZW50IG9mIFN1cmdlcnksIFNjaG9vbCBvZiBNZWRpY2luZSwgV2FrYXlhbWEg
TWVkaWNhbCBVbml2ZXJzaXR5LCA4MTEtMSBLaW1paWRlcmEsIFdha2F5YW1hLCA2NDEtODUxMCwg
SmFwYW4uJiN4RDtTZWNvbmQgRGVwYXJ0bWVudCBvZiBTdXJnZXJ5LCBTY2hvb2wgb2YgTWVkaWNp
bmUsIFdha2F5YW1hIE1lZGljYWwgVW5pdmVyc2l0eSwgODExLTEgS2ltaWlkZXJhLCBXYWtheWFt
YSwgNjQxLTg1MTAsIEphcGFuLiB5YW1hdWUtaEB3YWtheWFtYS1tZWQuYWMuanAuPC9hdXRoLWFk
ZHJlc3M+PHRpdGxlcz48dGl0bGU+Q29udmVyc2lvbiBTdXJnZXJ5IGZvciBHYXN0cmljIENhbmNl
ciB3aXRoIFBlcml0b25lYWwgTWV0YXN0YXNpcyBCYXNlZCBvbiB0aGUgRGlhZ25vc2lzIG9mIFNl
Y29uZC1Mb29rIFN0YWdpbmcgTGFwYXJvc2NvcHk8L3RpdGxlPjxzZWNvbmRhcnktdGl0bGU+SiBH
YXN0cm9pbnRlc3QgU3VyZzwvc2Vjb25kYXJ5LXRpdGxlPjwvdGl0bGVzPjxwZXJpb2RpY2FsPjxm
dWxsLXRpdGxlPkogR2FzdHJvaW50ZXN0IFN1cmc8L2Z1bGwtdGl0bGU+PC9wZXJpb2RpY2FsPjxw
YWdlcz4xNzU4LTE3NjY8L3BhZ2VzPjx2b2x1bWU+MjM8L3ZvbHVtZT48bnVtYmVyPjk8L251bWJl
cj48ZWRpdGlvbj4yMDE4LzA5LzI5PC9lZGl0aW9uPjxrZXl3b3Jkcz48a2V5d29yZD5BZGVub2Nh
cmNpbm9tYS9kaWFnbm9zaXMvc2Vjb25kYXJ5L3N1cmdlcnk8L2tleXdvcmQ+PGtleXdvcmQ+QWR1
bHQ8L2tleXdvcmQ+PGtleXdvcmQ+QWdlZDwva2V5d29yZD48a2V5d29yZD5Db252ZXJzaW9uIHRv
IE9wZW4gU3VyZ2VyeS8qbWV0aG9kczwva2V5d29yZD48a2V5d29yZD5GZWFzaWJpbGl0eSBTdHVk
aWVzPC9rZXl3b3JkPjxrZXl3b3JkPkZlbWFsZTwva2V5d29yZD48a2V5d29yZD5Gb2xsb3ctVXAg
U3R1ZGllczwva2V5d29yZD48a2V5d29yZD5HYXN0cmVjdG9teS8qbWV0aG9kczwva2V5d29yZD48
a2V5d29yZD5IdW1hbnM8L2tleXdvcmQ+PGtleXdvcmQ+TGFwYXJvc2NvcHkvKm1ldGhvZHM8L2tl
eXdvcmQ+PGtleXdvcmQ+TWFsZTwva2V5d29yZD48a2V5d29yZD5NaWRkbGUgQWdlZDwva2V5d29y
ZD48a2V5d29yZD5OZW9wbGFzbSBTdGFnaW5nLyptZXRob2RzPC9rZXl3b3JkPjxrZXl3b3JkPlBl
cml0b25lYWwgTmVvcGxhc21zL2RpYWdub3Npcy8qc2Vjb25kYXJ5L3N1cmdlcnk8L2tleXdvcmQ+
PGtleXdvcmQ+UGVyaXRvbmV1bTwva2V5d29yZD48a2V5d29yZD5SZXRyb3NwZWN0aXZlIFN0dWRp
ZXM8L2tleXdvcmQ+PGtleXdvcmQ+U2Vjb25kLUxvb2sgU3VyZ2VyeS8qbWV0aG9kczwva2V5d29y
ZD48a2V5d29yZD5TdG9tYWNoIE5lb3BsYXNtcy9wYXRob2xvZ3kvKnN1cmdlcnk8L2tleXdvcmQ+
PGtleXdvcmQ+WW91bmcgQWR1bHQ8L2tleXdvcmQ+PGtleXdvcmQ+KkNvbnZlcnNpb24gc3VyZ2Vy
eTwva2V5d29yZD48a2V5d29yZD4qR2FzdHJpYyBjYW5jZXI8L2tleXdvcmQ+PGtleXdvcmQ+KlBl
cml0b25lYWwgY3l0b2xvZ3k8L2tleXdvcmQ+PGtleXdvcmQ+KlBlcml0b25lYWwgbWV0YXN0YXNp
czwva2V5d29yZD48a2V5d29yZD4qU3RhZ2luZyBsYXBhcm9zY29weTwva2V5d29yZD48L2tleXdv
cmRzPjxkYXRlcz48eWVhcj4yMDE5PC95ZWFyPjxwdWItZGF0ZXM+PGRhdGU+U2VwPC9kYXRlPjwv
cHViLWRhdGVzPjwvZGF0ZXM+PGlzYm4+MTg3My00NjI2IChFbGVjdHJvbmljKSYjeEQ7MTA5MS0y
NTVYIChMaW5raW5nKTwvaXNibj48YWNjZXNzaW9uLW51bT4zMDI2NDM4NTwvYWNjZXNzaW9uLW51
bT48dXJscz48cmVsYXRlZC11cmxzPjx1cmw+aHR0cHM6Ly93d3cubmNiaS5ubG0ubmloLmdvdi9w
dWJtZWQvMzAyNjQzODU8L3VybD48L3JlbGF0ZWQtdXJscz48L3VybHM+PGVsZWN0cm9uaWMtcmVz
b3VyY2UtbnVtPjEwLjEwMDcvczExNjA1LTAxOC0zOTgzLTc8L2VsZWN0cm9uaWMtcmVzb3VyY2Ut
bnVtPjwvcmVjb3JkPjwvQ2l0ZT48L0VuZE5vdGU+AG=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82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5A3AD254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5-2014</w:t>
            </w:r>
          </w:p>
        </w:tc>
        <w:tc>
          <w:tcPr>
            <w:tcW w:w="2976" w:type="dxa"/>
          </w:tcPr>
          <w:p w14:paraId="1DA3D4F5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59</w:t>
            </w:r>
          </w:p>
        </w:tc>
        <w:tc>
          <w:tcPr>
            <w:tcW w:w="2268" w:type="dxa"/>
          </w:tcPr>
          <w:p w14:paraId="312D78D2" w14:textId="4C4D8301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5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%)</w:t>
            </w:r>
          </w:p>
        </w:tc>
        <w:tc>
          <w:tcPr>
            <w:tcW w:w="1560" w:type="dxa"/>
          </w:tcPr>
          <w:p w14:paraId="3880E482" w14:textId="3ABCCA72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2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100%)</w:t>
            </w:r>
          </w:p>
        </w:tc>
      </w:tr>
      <w:tr w:rsidR="0007191A" w:rsidRPr="004A3D1D" w14:paraId="20ABE7E2" w14:textId="77777777" w:rsidTr="0007070A">
        <w:tc>
          <w:tcPr>
            <w:tcW w:w="2297" w:type="dxa"/>
          </w:tcPr>
          <w:p w14:paraId="64E4B7FB" w14:textId="467A0B83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Morgagni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Nb3JnYWduaTwvQXV0aG9yPjxZZWFyPjIwMTg8L1llYXI+
PFJlY051bT4xOTM3PC9SZWNOdW0+PERpc3BsYXlUZXh0PjxzdHlsZSBmYWNlPSJzdXBlcnNjcmlw
dCI+WzZdPC9zdHlsZT48L0Rpc3BsYXlUZXh0PjxyZWNvcmQ+PHJlYy1udW1iZXI+MTkzNzwvcmVj
LW51bWJlcj48Zm9yZWlnbi1rZXlzPjxrZXkgYXBwPSJFTiIgZGItaWQ9IjV4djA1NXQ5Z3hkOXJs
ZXpkcjQ1dHJycHN4d3JwejByZWFyciIgdGltZXN0YW1wPSIxNjIwNTY5OTI2Ij4xOTM3PC9rZXk+
PC9mb3JlaWduLWtleXM+PHJlZi10eXBlIG5hbWU9IkpvdXJuYWwgQXJ0aWNsZSI+MTc8L3JlZi10
eXBlPjxjb250cmlidXRvcnM+PGF1dGhvcnM+PGF1dGhvcj5Nb3JnYWduaSwgUC48L2F1dGhvcj48
YXV0aG9yPlNvbGFpbmksIEwuPC9hdXRob3I+PGF1dGhvcj5GcmFtYXJpbmksIE0uPC9hdXRob3I+
PGF1dGhvcj5WaXR0aW1iZXJnYSwgRy48L2F1dGhvcj48YXV0aG9yPkdhcmRpbmksIEEuPC9hdXRo
b3I+PGF1dGhvcj5UcmluZ2FsaSwgRC48L2F1dGhvcj48YXV0aG9yPlZhbGdpdXN0aSwgTS48L2F1
dGhvcj48YXV0aG9yPk1vbnRpLCBNLjwvYXV0aG9yPjxhdXRob3I+RXJjb2xhbmksIEcuPC9hdXRo
b3I+PC9hdXRob3JzPjwvY29udHJpYnV0b3JzPjxhdXRoLWFkZHJlc3M+R2VuZXJhbCBhbmQgT25j
b2xvZ2ljIFN1cmdlcnksIE1vcmdhZ25pLVBpZXJhbnRvbmkgSG9zcGl0YWwsIEFVU0wgUm9tYWdu
YSwgRm9ybGksIEl0YWx5LiYjeEQ7R2VuZXJhbCBhbmQgT25jb2xvZ2ljIFN1cmdlcnksIE1vcmdh
Z25pLVBpZXJhbnRvbmkgSG9zcGl0YWwsIEFVU0wgUm9tYWduYSwgRm9ybGksIEl0YWx5OyBEZXBh
cnRtZW50IG9mIE1lZGljYWwgYW5kIFN1cmdpY2FsIFNjaWVuY2VzLCBVbml2ZXJzaXR5IG9mIEJv
bG9nbmEsIEJvbG9nbmEsIEl0YWx5LiBFbGVjdHJvbmljIGFkZHJlc3M6IGxlb25hcmRvLnNvbGFp
bmkyQHVuaWJvLml0LiYjeEQ7RGVwYXJ0bWVudCBvZiBNZWRpY2FsIE9uY29sb2d5LCBJc3RpdHV0
byBTY2llbnRpZmljbyBSb21hZ25vbG8gcGVyIGxvIFN0dWRpbyBlIEN1cmEgZGVpIFR1bW9yaSAo
SVJTVCkgSVJDQ1MsIE1lbGRvbGEsIEl0YWx5LiYjeEQ7R2VuZXJhbCBhbmQgT25jb2xvZ2ljIFN1
cmdlcnksIE1vcmdhZ25pLVBpZXJhbnRvbmkgSG9zcGl0YWwsIEFVU0wgUm9tYWduYSwgRm9ybGks
IEl0YWx5OyBEZXBhcnRtZW50IG9mIE1lZGljYWwgYW5kIFN1cmdpY2FsIFNjaWVuY2VzLCBVbml2
ZXJzaXR5IG9mIEJvbG9nbmEsIEJvbG9nbmEsIEl0YWx5LjwvYXV0aC1hZGRyZXNzPjx0aXRsZXM+
PHRpdGxlPkNvbnZlcnNpb24gc3VyZ2VyeSBmb3IgZ2FzdHJpYyBjYW5jZXI6IEEgY29ob3J0IHN0
dWR5IGZyb20gYSB3ZXN0ZXJuIGNlbnRlcjwvdGl0bGU+PHNlY29uZGFyeS10aXRsZT5JbnQgSiBT
dXJnPC9zZWNvbmRhcnktdGl0bGU+PC90aXRsZXM+PHBlcmlvZGljYWw+PGZ1bGwtdGl0bGU+SW50
IEogU3VyZzwvZnVsbC10aXRsZT48L3BlcmlvZGljYWw+PHBhZ2VzPjM2MC0zNjU8L3BhZ2VzPjx2
b2x1bWU+NTM8L3ZvbHVtZT48ZWRpdGlvbj4yMDE4LzA0LzE1PC9lZGl0aW9uPjxrZXl3b3Jkcz48
a2V5d29yZD5BZGVub2NhcmNpbm9tYS9tb3J0YWxpdHkvcGF0aG9sb2d5L3RoZXJhcHk8L2tleXdv
cmQ+PGtleXdvcmQ+QWdlZDwva2V5d29yZD48a2V5d29yZD5BZ2VkLCA4MCBhbmQgb3Zlcjwva2V5
d29yZD48a2V5d29yZD5DaGVtb3RoZXJhcHksIEFkanV2YW50PC9rZXl3b3JkPjxrZXl3b3JkPkNv
aG9ydCBTdHVkaWVzPC9rZXl3b3JkPjxrZXl3b3JkPkZlbWFsZTwva2V5d29yZD48a2V5d29yZD4q
R2FzdHJlY3RvbXk8L2tleXdvcmQ+PGtleXdvcmQ+SHVtYW5zPC9rZXl3b3JkPjxrZXl3b3JkPkl0
YWx5PC9rZXl3b3JkPjxrZXl3b3JkPk1hbGU8L2tleXdvcmQ+PGtleXdvcmQ+TWlkZGxlIEFnZWQ8
L2tleXdvcmQ+PGtleXdvcmQ+UHJvZ25vc2lzPC9rZXl3b3JkPjxrZXl3b3JkPlJlZ3Jlc3Npb24g
QW5hbHlzaXM8L2tleXdvcmQ+PGtleXdvcmQ+UmV0cm9zcGVjdGl2ZSBTdHVkaWVzPC9rZXl3b3Jk
PjxrZXl3b3JkPlN0b21hY2ggTmVvcGxhc21zLyptb3J0YWxpdHkvcGF0aG9sb2d5Lyp0aGVyYXB5
PC9rZXl3b3JkPjxrZXl3b3JkPkNvbnZlcnNpb24gc3VyZ2VyeTwva2V5d29yZD48a2V5d29yZD5H
YXN0cmVjdG9teTwva2V5d29yZD48a2V5d29yZD5JbmR1Y3Rpb24gY2hlbW90aGVyYXB5PC9rZXl3
b3JkPjxrZXl3b3JkPlVucmVzZWN0YWJsZSBnYXN0cmljIGNhbmNlcjwva2V5d29yZD48L2tleXdv
cmRzPjxkYXRlcz48eWVhcj4yMDE4PC95ZWFyPjxwdWItZGF0ZXM+PGRhdGU+TWF5PC9kYXRlPjwv
cHViLWRhdGVzPjwvZGF0ZXM+PGlzYm4+MTc0My05MTU5IChFbGVjdHJvbmljKSYjeEQ7MTc0My05
MTU5IChMaW5raW5nKTwvaXNibj48YWNjZXNzaW9uLW51bT4yOTY1NDk2NzwvYWNjZXNzaW9uLW51
bT48dXJscz48cmVsYXRlZC11cmxzPjx1cmw+aHR0cHM6Ly93d3cubmNiaS5ubG0ubmloLmdvdi9w
dWJtZWQvMjk2NTQ5Njc8L3VybD48L3JlbGF0ZWQtdXJscz48L3VybHM+PGVsZWN0cm9uaWMtcmVz
b3VyY2UtbnVtPjEwLjEwMTYvai5panN1LjIwMTguMDQuMDE2PC9lbGVjdHJvbmljLXJlc291cmNl
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Nb3JnYWduaTwvQXV0aG9yPjxZZWFyPjIwMTg8L1llYXI+
PFJlY051bT4xOTM3PC9SZWNOdW0+PERpc3BsYXlUZXh0PjxzdHlsZSBmYWNlPSJzdXBlcnNjcmlw
dCI+WzZdPC9zdHlsZT48L0Rpc3BsYXlUZXh0PjxyZWNvcmQ+PHJlYy1udW1iZXI+MTkzNzwvcmVj
LW51bWJlcj48Zm9yZWlnbi1rZXlzPjxrZXkgYXBwPSJFTiIgZGItaWQ9IjV4djA1NXQ5Z3hkOXJs
ZXpkcjQ1dHJycHN4d3JwejByZWFyciIgdGltZXN0YW1wPSIxNjIwNTY5OTI2Ij4xOTM3PC9rZXk+
PC9mb3JlaWduLWtleXM+PHJlZi10eXBlIG5hbWU9IkpvdXJuYWwgQXJ0aWNsZSI+MTc8L3JlZi10
eXBlPjxjb250cmlidXRvcnM+PGF1dGhvcnM+PGF1dGhvcj5Nb3JnYWduaSwgUC48L2F1dGhvcj48
YXV0aG9yPlNvbGFpbmksIEwuPC9hdXRob3I+PGF1dGhvcj5GcmFtYXJpbmksIE0uPC9hdXRob3I+
PGF1dGhvcj5WaXR0aW1iZXJnYSwgRy48L2F1dGhvcj48YXV0aG9yPkdhcmRpbmksIEEuPC9hdXRo
b3I+PGF1dGhvcj5UcmluZ2FsaSwgRC48L2F1dGhvcj48YXV0aG9yPlZhbGdpdXN0aSwgTS48L2F1
dGhvcj48YXV0aG9yPk1vbnRpLCBNLjwvYXV0aG9yPjxhdXRob3I+RXJjb2xhbmksIEcuPC9hdXRo
b3I+PC9hdXRob3JzPjwvY29udHJpYnV0b3JzPjxhdXRoLWFkZHJlc3M+R2VuZXJhbCBhbmQgT25j
b2xvZ2ljIFN1cmdlcnksIE1vcmdhZ25pLVBpZXJhbnRvbmkgSG9zcGl0YWwsIEFVU0wgUm9tYWdu
YSwgRm9ybGksIEl0YWx5LiYjeEQ7R2VuZXJhbCBhbmQgT25jb2xvZ2ljIFN1cmdlcnksIE1vcmdh
Z25pLVBpZXJhbnRvbmkgSG9zcGl0YWwsIEFVU0wgUm9tYWduYSwgRm9ybGksIEl0YWx5OyBEZXBh
cnRtZW50IG9mIE1lZGljYWwgYW5kIFN1cmdpY2FsIFNjaWVuY2VzLCBVbml2ZXJzaXR5IG9mIEJv
bG9nbmEsIEJvbG9nbmEsIEl0YWx5LiBFbGVjdHJvbmljIGFkZHJlc3M6IGxlb25hcmRvLnNvbGFp
bmkyQHVuaWJvLml0LiYjeEQ7RGVwYXJ0bWVudCBvZiBNZWRpY2FsIE9uY29sb2d5LCBJc3RpdHV0
byBTY2llbnRpZmljbyBSb21hZ25vbG8gcGVyIGxvIFN0dWRpbyBlIEN1cmEgZGVpIFR1bW9yaSAo
SVJTVCkgSVJDQ1MsIE1lbGRvbGEsIEl0YWx5LiYjeEQ7R2VuZXJhbCBhbmQgT25jb2xvZ2ljIFN1
cmdlcnksIE1vcmdhZ25pLVBpZXJhbnRvbmkgSG9zcGl0YWwsIEFVU0wgUm9tYWduYSwgRm9ybGks
IEl0YWx5OyBEZXBhcnRtZW50IG9mIE1lZGljYWwgYW5kIFN1cmdpY2FsIFNjaWVuY2VzLCBVbml2
ZXJzaXR5IG9mIEJvbG9nbmEsIEJvbG9nbmEsIEl0YWx5LjwvYXV0aC1hZGRyZXNzPjx0aXRsZXM+
PHRpdGxlPkNvbnZlcnNpb24gc3VyZ2VyeSBmb3IgZ2FzdHJpYyBjYW5jZXI6IEEgY29ob3J0IHN0
dWR5IGZyb20gYSB3ZXN0ZXJuIGNlbnRlcjwvdGl0bGU+PHNlY29uZGFyeS10aXRsZT5JbnQgSiBT
dXJnPC9zZWNvbmRhcnktdGl0bGU+PC90aXRsZXM+PHBlcmlvZGljYWw+PGZ1bGwtdGl0bGU+SW50
IEogU3VyZzwvZnVsbC10aXRsZT48L3BlcmlvZGljYWw+PHBhZ2VzPjM2MC0zNjU8L3BhZ2VzPjx2
b2x1bWU+NTM8L3ZvbHVtZT48ZWRpdGlvbj4yMDE4LzA0LzE1PC9lZGl0aW9uPjxrZXl3b3Jkcz48
a2V5d29yZD5BZGVub2NhcmNpbm9tYS9tb3J0YWxpdHkvcGF0aG9sb2d5L3RoZXJhcHk8L2tleXdv
cmQ+PGtleXdvcmQ+QWdlZDwva2V5d29yZD48a2V5d29yZD5BZ2VkLCA4MCBhbmQgb3Zlcjwva2V5
d29yZD48a2V5d29yZD5DaGVtb3RoZXJhcHksIEFkanV2YW50PC9rZXl3b3JkPjxrZXl3b3JkPkNv
aG9ydCBTdHVkaWVzPC9rZXl3b3JkPjxrZXl3b3JkPkZlbWFsZTwva2V5d29yZD48a2V5d29yZD4q
R2FzdHJlY3RvbXk8L2tleXdvcmQ+PGtleXdvcmQ+SHVtYW5zPC9rZXl3b3JkPjxrZXl3b3JkPkl0
YWx5PC9rZXl3b3JkPjxrZXl3b3JkPk1hbGU8L2tleXdvcmQ+PGtleXdvcmQ+TWlkZGxlIEFnZWQ8
L2tleXdvcmQ+PGtleXdvcmQ+UHJvZ25vc2lzPC9rZXl3b3JkPjxrZXl3b3JkPlJlZ3Jlc3Npb24g
QW5hbHlzaXM8L2tleXdvcmQ+PGtleXdvcmQ+UmV0cm9zcGVjdGl2ZSBTdHVkaWVzPC9rZXl3b3Jk
PjxrZXl3b3JkPlN0b21hY2ggTmVvcGxhc21zLyptb3J0YWxpdHkvcGF0aG9sb2d5Lyp0aGVyYXB5
PC9rZXl3b3JkPjxrZXl3b3JkPkNvbnZlcnNpb24gc3VyZ2VyeTwva2V5d29yZD48a2V5d29yZD5H
YXN0cmVjdG9teTwva2V5d29yZD48a2V5d29yZD5JbmR1Y3Rpb24gY2hlbW90aGVyYXB5PC9rZXl3
b3JkPjxrZXl3b3JkPlVucmVzZWN0YWJsZSBnYXN0cmljIGNhbmNlcjwva2V5d29yZD48L2tleXdv
cmRzPjxkYXRlcz48eWVhcj4yMDE4PC95ZWFyPjxwdWItZGF0ZXM+PGRhdGU+TWF5PC9kYXRlPjwv
cHViLWRhdGVzPjwvZGF0ZXM+PGlzYm4+MTc0My05MTU5IChFbGVjdHJvbmljKSYjeEQ7MTc0My05
MTU5IChMaW5raW5nKTwvaXNibj48YWNjZXNzaW9uLW51bT4yOTY1NDk2NzwvYWNjZXNzaW9uLW51
bT48dXJscz48cmVsYXRlZC11cmxzPjx1cmw+aHR0cHM6Ly93d3cubmNiaS5ubG0ubmloLmdvdi9w
dWJtZWQvMjk2NTQ5Njc8L3VybD48L3JlbGF0ZWQtdXJscz48L3VybHM+PGVsZWN0cm9uaWMtcmVz
b3VyY2UtbnVtPjEwLjEwMTYvai5panN1LjIwMTguMDQuMDE2PC9lbGVjdHJvbmljLXJlc291cmNl
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37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3573170A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5-2016</w:t>
            </w:r>
          </w:p>
        </w:tc>
        <w:tc>
          <w:tcPr>
            <w:tcW w:w="2976" w:type="dxa"/>
          </w:tcPr>
          <w:p w14:paraId="1B47A1F8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73</w:t>
            </w:r>
          </w:p>
        </w:tc>
        <w:tc>
          <w:tcPr>
            <w:tcW w:w="2268" w:type="dxa"/>
          </w:tcPr>
          <w:p w14:paraId="261D5793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2</w:t>
            </w:r>
          </w:p>
        </w:tc>
        <w:tc>
          <w:tcPr>
            <w:tcW w:w="1560" w:type="dxa"/>
          </w:tcPr>
          <w:p w14:paraId="4EB569E2" w14:textId="226801FA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2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100%)</w:t>
            </w:r>
          </w:p>
        </w:tc>
      </w:tr>
      <w:tr w:rsidR="0007191A" w:rsidRPr="004A3D1D" w14:paraId="0A76528A" w14:textId="77777777" w:rsidTr="0007070A">
        <w:tc>
          <w:tcPr>
            <w:tcW w:w="2297" w:type="dxa"/>
          </w:tcPr>
          <w:p w14:paraId="7DEB8856" w14:textId="6F372772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Yasufuku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ZYXN1ZnVrdTwvQXV0aG9yPjxZZWFyPjIwMjA8L1llYXI+
PFJlY051bT4xOTMwPC9SZWNOdW0+PERpc3BsYXlUZXh0PjxzdHlsZSBmYWNlPSJzdXBlcnNjcmlw
dCI+WzddPC9zdHlsZT48L0Rpc3BsYXlUZXh0PjxyZWNvcmQ+PHJlYy1udW1iZXI+MTkzMDwvcmVj
LW51bWJlcj48Zm9yZWlnbi1rZXlzPjxrZXkgYXBwPSJFTiIgZGItaWQ9IjV4djA1NXQ5Z3hkOXJs
ZXpkcjQ1dHJycHN4d3JwejByZWFyciIgdGltZXN0YW1wPSIxNjIwNTY5ODI1Ij4xOTMwPC9rZXk+
PC9mb3JlaWduLWtleXM+PHJlZi10eXBlIG5hbWU9IkpvdXJuYWwgQXJ0aWNsZSI+MTc8L3JlZi10
eXBlPjxjb250cmlidXRvcnM+PGF1dGhvcnM+PGF1dGhvcj5ZYXN1ZnVrdSwgSS48L2F1dGhvcj48
YXV0aG9yPk51bm9iZSwgUy48L2F1dGhvcj48YXV0aG9yPklkYSwgUy48L2F1dGhvcj48YXV0aG9y
Pkt1bWFnYWksIEsuPC9hdXRob3I+PGF1dGhvcj5PaGFzaGksIE0uPC9hdXRob3I+PGF1dGhvcj5I
aWtpLCBOLjwvYXV0aG9yPjxhdXRob3I+U2FubywgVC48L2F1dGhvcj48L2F1dGhvcnM+PC9jb250
cmlidXRvcnM+PGF1dGgtYWRkcmVzcz5EZXBhcnRtZW50IG9mIEdhc3Ryb2VudGVyb2xvZ2ljYWwg
U3VyZ2VyeSwgQ2FuY2VyIEluc3RpdHV0ZSBIb3NwaXRhbCwgSmFwYW5lc2UgRm91bmRhdGlvbiBm
b3IgQ2FuY2VyIFJlc2VhcmNoLCAzLTgtMzEgQXJpYWtlLCBLb3RvLWt1LCBUb2t5bywgMTM1LTg1
NTEsIEphcGFuLiYjeEQ7RGVwYXJ0bWVudCBvZiBHYXN0cm9lbnRlcm9sb2dpY2FsIFN1cmdlcnks
IENhbmNlciBJbnN0aXR1dGUgSG9zcGl0YWwsIEphcGFuZXNlIEZvdW5kYXRpb24gZm9yIENhbmNl
ciBSZXNlYXJjaCwgMy04LTMxIEFyaWFrZSwgS290by1rdSwgVG9reW8sIDEzNS04NTUxLCBKYXBh
bi4gc291eWEubnVub2JlQGpmY3Iub3IuanAuPC9hdXRoLWFkZHJlc3M+PHRpdGxlcz48dGl0bGU+
Q29udmVyc2lvbiB0aGVyYXB5IGZvciBwZXJpdG9uZWFsIGxhdmFnZSBjeXRvbG9neS1wb3NpdGl2
ZSB0eXBlIDQgYW5kIGxhcmdlIHR5cGUgMyBnYXN0cmljIGNhbmNlciBwYXRpZW50cyBzZWxlY3Rl
ZCBhcyBjYW5kaWRhdGVzIGZvciBSMCByZXNlY3Rpb24gYnkgZGlhZ25vc3RpYyBzdGFnaW5nIGxh
cGFyb3Njb3B5PC90aXRsZT48c2Vjb25kYXJ5LXRpdGxlPkdhc3RyaWMgQ2FuY2VyPC9zZWNvbmRh
cnktdGl0bGU+PC90aXRsZXM+PHBlcmlvZGljYWw+PGZ1bGwtdGl0bGU+R2FzdHJpYyBDYW5jZXI8
L2Z1bGwtdGl0bGU+PC9wZXJpb2RpY2FsPjxwYWdlcz4zMTktMzI3PC9wYWdlcz48dm9sdW1lPjIz
PC92b2x1bWU+PG51bWJlcj4yPC9udW1iZXI+PGVkaXRpb24+MjAxOS8wNy8yODwvZWRpdGlvbj48
a2V5d29yZHM+PGtleXdvcmQ+QWR1bHQ8L2tleXdvcmQ+PGtleXdvcmQ+QWdlZDwva2V5d29yZD48
a2V5d29yZD5BZ2VkLCA4MCBhbmQgb3Zlcjwva2V5d29yZD48a2V5d29yZD5DeXRvZGlhZ25vc2lz
LyptZXRob2RzPC9rZXl3b3JkPjxrZXl3b3JkPkZlbWFsZTwva2V5d29yZD48a2V5d29yZD5Gb2xs
b3ctVXAgU3R1ZGllczwva2V5d29yZD48a2V5d29yZD5HYXN0cmVjdG9teS8qbWV0aG9kczwva2V5
d29yZD48a2V5d29yZD5IdW1hbnM8L2tleXdvcmQ+PGtleXdvcmQ+TGFwYXJvc2NvcHkvKm1ldGhv
ZHM8L2tleXdvcmQ+PGtleXdvcmQ+THltcGggTm9kZSBFeGNpc2lvbi8qbWV0aG9kczwva2V5d29y
ZD48a2V5d29yZD5NYWxlPC9rZXl3b3JkPjxrZXl3b3JkPk1pZGRsZSBBZ2VkPC9rZXl3b3JkPjxr
ZXl3b3JkPk5lb3BsYXNtIFN0YWdpbmc8L2tleXdvcmQ+PGtleXdvcmQ+UGVyaXRvbmVhbCBMYXZh
Z2UvKm1ldGhvZHM8L2tleXdvcmQ+PGtleXdvcmQ+UGVyaXRvbmVhbCBOZW9wbGFzbXMvc2Vjb25k
YXJ5LypzdXJnZXJ5PC9rZXl3b3JkPjxrZXl3b3JkPlJldHJvc3BlY3RpdmUgU3R1ZGllczwva2V5
d29yZD48a2V5d29yZD5TdG9tYWNoIE5lb3BsYXNtcy9wYXRob2xvZ3kvKnN1cmdlcnk8L2tleXdv
cmQ+PGtleXdvcmQ+U3Vydml2YWwgUmF0ZTwva2V5d29yZD48a2V5d29yZD5Zb3VuZyBBZHVsdDwv
a2V5d29yZD48a2V5d29yZD4qQ29udmVyc2lvbiB0aGVyYXB5PC9rZXl3b3JkPjxrZXl3b3JkPipE
aWFnbm9zdGljIHN0YWdpbmcgbGFwYXJvc2NvcHk8L2tleXdvcmQ+PGtleXdvcmQ+KkxhcmdlIHR5
cGUgMyBnYXN0cmljIGNhbmNlcjwva2V5d29yZD48a2V5d29yZD4qUG9zaXRpdmUgcGVyaXRvbmVh
bCBsYXZhZ2UgY3l0b2xvZ3k8L2tleXdvcmQ+PGtleXdvcmQ+KlR5cGUgNCBnYXN0cmljIGNhbmNl
cjwva2V5d29yZD48L2tleXdvcmRzPjxkYXRlcz48eWVhcj4yMDIwPC95ZWFyPjxwdWItZGF0ZXM+
PGRhdGU+TWFyPC9kYXRlPjwvcHViLWRhdGVzPjwvZGF0ZXM+PGlzYm4+MTQzNi0zMzA1IChFbGVj
dHJvbmljKSYjeEQ7MTQzNi0zMjkxIChMaW5raW5nKTwvaXNibj48YWNjZXNzaW9uLW51bT4zMTM1
MDcwMjwvYWNjZXNzaW9uLW51bT48dXJscz48cmVsYXRlZC11cmxzPjx1cmw+aHR0cHM6Ly93d3cu
bmNiaS5ubG0ubmloLmdvdi9wdWJtZWQvMzEzNTA3MDI8L3VybD48L3JlbGF0ZWQtdXJscz48L3Vy
bHM+PGVsZWN0cm9uaWMtcmVzb3VyY2UtbnVtPjEwLjEwMDcvczEwMTIwLTAxOS0wMDk5NC0wPC9l
bGVjdHJvbmljLXJlc291cmNl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ZYXN1ZnVrdTwvQXV0aG9yPjxZZWFyPjIwMjA8L1llYXI+
PFJlY051bT4xOTMwPC9SZWNOdW0+PERpc3BsYXlUZXh0PjxzdHlsZSBmYWNlPSJzdXBlcnNjcmlw
dCI+WzddPC9zdHlsZT48L0Rpc3BsYXlUZXh0PjxyZWNvcmQ+PHJlYy1udW1iZXI+MTkzMDwvcmVj
LW51bWJlcj48Zm9yZWlnbi1rZXlzPjxrZXkgYXBwPSJFTiIgZGItaWQ9IjV4djA1NXQ5Z3hkOXJs
ZXpkcjQ1dHJycHN4d3JwejByZWFyciIgdGltZXN0YW1wPSIxNjIwNTY5ODI1Ij4xOTMwPC9rZXk+
PC9mb3JlaWduLWtleXM+PHJlZi10eXBlIG5hbWU9IkpvdXJuYWwgQXJ0aWNsZSI+MTc8L3JlZi10
eXBlPjxjb250cmlidXRvcnM+PGF1dGhvcnM+PGF1dGhvcj5ZYXN1ZnVrdSwgSS48L2F1dGhvcj48
YXV0aG9yPk51bm9iZSwgUy48L2F1dGhvcj48YXV0aG9yPklkYSwgUy48L2F1dGhvcj48YXV0aG9y
Pkt1bWFnYWksIEsuPC9hdXRob3I+PGF1dGhvcj5PaGFzaGksIE0uPC9hdXRob3I+PGF1dGhvcj5I
aWtpLCBOLjwvYXV0aG9yPjxhdXRob3I+U2FubywgVC48L2F1dGhvcj48L2F1dGhvcnM+PC9jb250
cmlidXRvcnM+PGF1dGgtYWRkcmVzcz5EZXBhcnRtZW50IG9mIEdhc3Ryb2VudGVyb2xvZ2ljYWwg
U3VyZ2VyeSwgQ2FuY2VyIEluc3RpdHV0ZSBIb3NwaXRhbCwgSmFwYW5lc2UgRm91bmRhdGlvbiBm
b3IgQ2FuY2VyIFJlc2VhcmNoLCAzLTgtMzEgQXJpYWtlLCBLb3RvLWt1LCBUb2t5bywgMTM1LTg1
NTEsIEphcGFuLiYjeEQ7RGVwYXJ0bWVudCBvZiBHYXN0cm9lbnRlcm9sb2dpY2FsIFN1cmdlcnks
IENhbmNlciBJbnN0aXR1dGUgSG9zcGl0YWwsIEphcGFuZXNlIEZvdW5kYXRpb24gZm9yIENhbmNl
ciBSZXNlYXJjaCwgMy04LTMxIEFyaWFrZSwgS290by1rdSwgVG9reW8sIDEzNS04NTUxLCBKYXBh
bi4gc291eWEubnVub2JlQGpmY3Iub3IuanAuPC9hdXRoLWFkZHJlc3M+PHRpdGxlcz48dGl0bGU+
Q29udmVyc2lvbiB0aGVyYXB5IGZvciBwZXJpdG9uZWFsIGxhdmFnZSBjeXRvbG9neS1wb3NpdGl2
ZSB0eXBlIDQgYW5kIGxhcmdlIHR5cGUgMyBnYXN0cmljIGNhbmNlciBwYXRpZW50cyBzZWxlY3Rl
ZCBhcyBjYW5kaWRhdGVzIGZvciBSMCByZXNlY3Rpb24gYnkgZGlhZ25vc3RpYyBzdGFnaW5nIGxh
cGFyb3Njb3B5PC90aXRsZT48c2Vjb25kYXJ5LXRpdGxlPkdhc3RyaWMgQ2FuY2VyPC9zZWNvbmRh
cnktdGl0bGU+PC90aXRsZXM+PHBlcmlvZGljYWw+PGZ1bGwtdGl0bGU+R2FzdHJpYyBDYW5jZXI8
L2Z1bGwtdGl0bGU+PC9wZXJpb2RpY2FsPjxwYWdlcz4zMTktMzI3PC9wYWdlcz48dm9sdW1lPjIz
PC92b2x1bWU+PG51bWJlcj4yPC9udW1iZXI+PGVkaXRpb24+MjAxOS8wNy8yODwvZWRpdGlvbj48
a2V5d29yZHM+PGtleXdvcmQ+QWR1bHQ8L2tleXdvcmQ+PGtleXdvcmQ+QWdlZDwva2V5d29yZD48
a2V5d29yZD5BZ2VkLCA4MCBhbmQgb3Zlcjwva2V5d29yZD48a2V5d29yZD5DeXRvZGlhZ25vc2lz
LyptZXRob2RzPC9rZXl3b3JkPjxrZXl3b3JkPkZlbWFsZTwva2V5d29yZD48a2V5d29yZD5Gb2xs
b3ctVXAgU3R1ZGllczwva2V5d29yZD48a2V5d29yZD5HYXN0cmVjdG9teS8qbWV0aG9kczwva2V5
d29yZD48a2V5d29yZD5IdW1hbnM8L2tleXdvcmQ+PGtleXdvcmQ+TGFwYXJvc2NvcHkvKm1ldGhv
ZHM8L2tleXdvcmQ+PGtleXdvcmQ+THltcGggTm9kZSBFeGNpc2lvbi8qbWV0aG9kczwva2V5d29y
ZD48a2V5d29yZD5NYWxlPC9rZXl3b3JkPjxrZXl3b3JkPk1pZGRsZSBBZ2VkPC9rZXl3b3JkPjxr
ZXl3b3JkPk5lb3BsYXNtIFN0YWdpbmc8L2tleXdvcmQ+PGtleXdvcmQ+UGVyaXRvbmVhbCBMYXZh
Z2UvKm1ldGhvZHM8L2tleXdvcmQ+PGtleXdvcmQ+UGVyaXRvbmVhbCBOZW9wbGFzbXMvc2Vjb25k
YXJ5LypzdXJnZXJ5PC9rZXl3b3JkPjxrZXl3b3JkPlJldHJvc3BlY3RpdmUgU3R1ZGllczwva2V5
d29yZD48a2V5d29yZD5TdG9tYWNoIE5lb3BsYXNtcy9wYXRob2xvZ3kvKnN1cmdlcnk8L2tleXdv
cmQ+PGtleXdvcmQ+U3Vydml2YWwgUmF0ZTwva2V5d29yZD48a2V5d29yZD5Zb3VuZyBBZHVsdDwv
a2V5d29yZD48a2V5d29yZD4qQ29udmVyc2lvbiB0aGVyYXB5PC9rZXl3b3JkPjxrZXl3b3JkPipE
aWFnbm9zdGljIHN0YWdpbmcgbGFwYXJvc2NvcHk8L2tleXdvcmQ+PGtleXdvcmQ+KkxhcmdlIHR5
cGUgMyBnYXN0cmljIGNhbmNlcjwva2V5d29yZD48a2V5d29yZD4qUG9zaXRpdmUgcGVyaXRvbmVh
bCBsYXZhZ2UgY3l0b2xvZ3k8L2tleXdvcmQ+PGtleXdvcmQ+KlR5cGUgNCBnYXN0cmljIGNhbmNl
cjwva2V5d29yZD48L2tleXdvcmRzPjxkYXRlcz48eWVhcj4yMDIwPC95ZWFyPjxwdWItZGF0ZXM+
PGRhdGU+TWFyPC9kYXRlPjwvcHViLWRhdGVzPjwvZGF0ZXM+PGlzYm4+MTQzNi0zMzA1IChFbGVj
dHJvbmljKSYjeEQ7MTQzNi0zMjkxIChMaW5raW5nKTwvaXNibj48YWNjZXNzaW9uLW51bT4zMTM1
MDcwMjwvYWNjZXNzaW9uLW51bT48dXJscz48cmVsYXRlZC11cmxzPjx1cmw+aHR0cHM6Ly93d3cu
bmNiaS5ubG0ubmloLmdvdi9wdWJtZWQvMzEzNTA3MDI8L3VybD48L3JlbGF0ZWQtdXJscz48L3Vy
bHM+PGVsZWN0cm9uaWMtcmVzb3VyY2UtbnVtPjEwLjEwMDcvczEwMTIwLTAxOS0wMDk5NC0wPC9l
bGVjdHJvbmljLXJlc291cmNl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83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4FDA5722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9-2015</w:t>
            </w:r>
          </w:p>
        </w:tc>
        <w:tc>
          <w:tcPr>
            <w:tcW w:w="2976" w:type="dxa"/>
          </w:tcPr>
          <w:p w14:paraId="064D91FD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39</w:t>
            </w:r>
          </w:p>
        </w:tc>
        <w:tc>
          <w:tcPr>
            <w:tcW w:w="2268" w:type="dxa"/>
          </w:tcPr>
          <w:p w14:paraId="68E65A32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3</w:t>
            </w:r>
          </w:p>
        </w:tc>
        <w:tc>
          <w:tcPr>
            <w:tcW w:w="1560" w:type="dxa"/>
          </w:tcPr>
          <w:p w14:paraId="681F0E59" w14:textId="48A4B799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0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77%)</w:t>
            </w:r>
          </w:p>
        </w:tc>
      </w:tr>
    </w:tbl>
    <w:p w14:paraId="46F28AED" w14:textId="3AF36305" w:rsidR="001F6D6D" w:rsidRDefault="001F6D6D">
      <w:pPr>
        <w:rPr>
          <w:rFonts w:ascii="Book Antiqua" w:hAnsi="Book Antiqua"/>
          <w:noProof/>
          <w:color w:val="000000"/>
          <w:lang w:eastAsia="zh-CN"/>
        </w:rPr>
      </w:pPr>
    </w:p>
    <w:p w14:paraId="262A93A8" w14:textId="77777777" w:rsidR="001F6D6D" w:rsidRDefault="001F6D6D">
      <w:pPr>
        <w:rPr>
          <w:rFonts w:ascii="Book Antiqua" w:hAnsi="Book Antiqua"/>
          <w:noProof/>
          <w:color w:val="000000"/>
          <w:lang w:eastAsia="zh-CN"/>
        </w:rPr>
      </w:pPr>
      <w:r>
        <w:rPr>
          <w:rFonts w:ascii="Book Antiqua" w:hAnsi="Book Antiqua"/>
          <w:noProof/>
          <w:color w:val="000000"/>
          <w:lang w:eastAsia="zh-CN"/>
        </w:rPr>
        <w:br w:type="page"/>
      </w:r>
    </w:p>
    <w:p w14:paraId="49F8ED67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6DB86A46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56D1E1CF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4CD0AF12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7CD91C74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302582F5" w14:textId="08066E0E" w:rsidR="001F6D6D" w:rsidRDefault="001F6D6D" w:rsidP="001F6D6D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7F9CE9E1" wp14:editId="22BB5707">
            <wp:extent cx="2499360" cy="1440180"/>
            <wp:effectExtent l="0" t="0" r="0" b="7620"/>
            <wp:docPr id="5" name="图片 5" descr="说明: 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 descr="说明: 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1DAB60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4F444875" w14:textId="77777777" w:rsidR="001F6D6D" w:rsidRDefault="001F6D6D" w:rsidP="001F6D6D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099C8E65" w14:textId="77777777" w:rsidR="001F6D6D" w:rsidRDefault="001F6D6D" w:rsidP="001F6D6D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560F5CA8" w14:textId="77777777" w:rsidR="001F6D6D" w:rsidRDefault="001F6D6D" w:rsidP="001F6D6D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26627A11" w14:textId="77777777" w:rsidR="001F6D6D" w:rsidRDefault="001F6D6D" w:rsidP="001F6D6D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2AF19A45" w14:textId="77777777" w:rsidR="001F6D6D" w:rsidRDefault="001F6D6D" w:rsidP="001F6D6D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11B81678" w14:textId="77777777" w:rsidR="001F6D6D" w:rsidRDefault="001F6D6D" w:rsidP="001F6D6D">
      <w:pPr>
        <w:jc w:val="center"/>
        <w:rPr>
          <w:rFonts w:ascii="Book Antiqua" w:eastAsiaTheme="minorEastAsia" w:hAnsi="Book Antiqua" w:cstheme="minorBidi"/>
          <w:sz w:val="21"/>
          <w:szCs w:val="22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5E42C56B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429C932E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0BC7287A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72687ED9" w14:textId="1F31B158" w:rsidR="001F6D6D" w:rsidRDefault="001F6D6D" w:rsidP="001F6D6D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41C55273" wp14:editId="3BCC1440">
            <wp:extent cx="1447800" cy="1440180"/>
            <wp:effectExtent l="0" t="0" r="0" b="7620"/>
            <wp:docPr id="3" name="图片 3" descr="说明: 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6" descr="说明: 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D74351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363E5743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10A68135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5EB775E4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3F32890A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10C01CFA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35245C37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4EF28910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498117E8" w14:textId="77777777" w:rsidR="001F6D6D" w:rsidRDefault="001F6D6D" w:rsidP="001F6D6D">
      <w:pPr>
        <w:jc w:val="center"/>
        <w:rPr>
          <w:rFonts w:ascii="Book Antiqua" w:hAnsi="Book Antiqua"/>
        </w:rPr>
      </w:pPr>
    </w:p>
    <w:p w14:paraId="787F0B1A" w14:textId="77777777" w:rsidR="001F6D6D" w:rsidRDefault="001F6D6D" w:rsidP="001F6D6D">
      <w:pPr>
        <w:jc w:val="right"/>
        <w:rPr>
          <w:rFonts w:ascii="Book Antiqua" w:hAnsi="Book Antiqua"/>
          <w:color w:val="000000" w:themeColor="text1"/>
        </w:rPr>
      </w:pPr>
    </w:p>
    <w:p w14:paraId="3CD9CCE5" w14:textId="77777777" w:rsidR="001F6D6D" w:rsidRDefault="001F6D6D" w:rsidP="001F6D6D">
      <w:pPr>
        <w:jc w:val="center"/>
        <w:rPr>
          <w:rFonts w:ascii="Book Antiqua" w:hAnsi="Book Antiqua"/>
          <w:color w:val="000000" w:themeColor="text1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2 Baishideng Publishing Group Inc. All rights reserved.</w:t>
      </w:r>
      <w:r>
        <w:rPr>
          <w:rFonts w:ascii="Book Antiqua" w:hAnsi="Book Antiqua"/>
          <w:color w:val="000000" w:themeColor="text1"/>
        </w:rPr>
        <w:fldChar w:fldCharType="begin"/>
      </w:r>
      <w:r>
        <w:rPr>
          <w:rFonts w:ascii="Book Antiqua" w:hAnsi="Book Antiqua"/>
          <w:color w:val="000000" w:themeColor="text1"/>
        </w:rPr>
        <w:instrText xml:space="preserve"> ADDIN EN.REFLIST </w:instrText>
      </w:r>
      <w:r>
        <w:rPr>
          <w:rFonts w:ascii="Book Antiqua" w:hAnsi="Book Antiqua"/>
          <w:color w:val="000000" w:themeColor="text1"/>
        </w:rPr>
        <w:fldChar w:fldCharType="end"/>
      </w:r>
    </w:p>
    <w:p w14:paraId="7EE53A1D" w14:textId="77777777" w:rsidR="004A3D1D" w:rsidRPr="001F6D6D" w:rsidRDefault="004A3D1D">
      <w:pPr>
        <w:rPr>
          <w:rFonts w:ascii="Book Antiqua" w:hAnsi="Book Antiqua"/>
          <w:noProof/>
          <w:color w:val="000000"/>
          <w:lang w:eastAsia="zh-CN"/>
        </w:rPr>
      </w:pPr>
    </w:p>
    <w:sectPr w:rsidR="004A3D1D" w:rsidRPr="001F6D6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B80DFD" w14:textId="77777777" w:rsidR="00626526" w:rsidRDefault="00626526" w:rsidP="00BD1BEC">
      <w:r>
        <w:separator/>
      </w:r>
    </w:p>
  </w:endnote>
  <w:endnote w:type="continuationSeparator" w:id="0">
    <w:p w14:paraId="414B2508" w14:textId="77777777" w:rsidR="00626526" w:rsidRDefault="00626526" w:rsidP="00BD1B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B572EC3" w14:textId="50D137F1" w:rsidR="006A1BF9" w:rsidRPr="00BD1BEC" w:rsidRDefault="006A1BF9" w:rsidP="00BD1BEC">
    <w:pPr>
      <w:pStyle w:val="aa"/>
      <w:jc w:val="right"/>
      <w:rPr>
        <w:rFonts w:ascii="Book Antiqua" w:hAnsi="Book Antiqua"/>
        <w:sz w:val="24"/>
        <w:szCs w:val="24"/>
      </w:rPr>
    </w:pPr>
    <w:r w:rsidRPr="00BD1BEC">
      <w:rPr>
        <w:rFonts w:ascii="Book Antiqua" w:hAnsi="Book Antiqua"/>
        <w:sz w:val="24"/>
        <w:szCs w:val="24"/>
      </w:rPr>
      <w:fldChar w:fldCharType="begin"/>
    </w:r>
    <w:r w:rsidRPr="00BD1BEC">
      <w:rPr>
        <w:rFonts w:ascii="Book Antiqua" w:hAnsi="Book Antiqua"/>
        <w:sz w:val="24"/>
        <w:szCs w:val="24"/>
      </w:rPr>
      <w:instrText xml:space="preserve"> PAGE  \* Arabic  \* MERGEFORMAT </w:instrText>
    </w:r>
    <w:r w:rsidRPr="00BD1BEC">
      <w:rPr>
        <w:rFonts w:ascii="Book Antiqua" w:hAnsi="Book Antiqua"/>
        <w:sz w:val="24"/>
        <w:szCs w:val="24"/>
      </w:rPr>
      <w:fldChar w:fldCharType="separate"/>
    </w:r>
    <w:r w:rsidR="0095423E">
      <w:rPr>
        <w:rFonts w:ascii="Book Antiqua" w:hAnsi="Book Antiqua"/>
        <w:noProof/>
        <w:sz w:val="24"/>
        <w:szCs w:val="24"/>
      </w:rPr>
      <w:t>33</w:t>
    </w:r>
    <w:r w:rsidRPr="00BD1BEC">
      <w:rPr>
        <w:rFonts w:ascii="Book Antiqua" w:hAnsi="Book Antiqua"/>
        <w:sz w:val="24"/>
        <w:szCs w:val="24"/>
      </w:rPr>
      <w:fldChar w:fldCharType="end"/>
    </w:r>
    <w:r w:rsidR="00555886">
      <w:rPr>
        <w:rFonts w:ascii="Book Antiqua" w:hAnsi="Book Antiqua"/>
        <w:sz w:val="24"/>
        <w:szCs w:val="24"/>
      </w:rPr>
      <w:t xml:space="preserve"> </w:t>
    </w:r>
    <w:r w:rsidRPr="00BD1BEC">
      <w:rPr>
        <w:rFonts w:ascii="Book Antiqua" w:hAnsi="Book Antiqua"/>
        <w:sz w:val="24"/>
        <w:szCs w:val="24"/>
      </w:rPr>
      <w:t>/</w:t>
    </w:r>
    <w:r w:rsidR="00555886">
      <w:rPr>
        <w:rFonts w:ascii="Book Antiqua" w:hAnsi="Book Antiqua"/>
        <w:sz w:val="24"/>
        <w:szCs w:val="24"/>
      </w:rPr>
      <w:t xml:space="preserve"> </w:t>
    </w:r>
    <w:r w:rsidRPr="00BD1BEC">
      <w:rPr>
        <w:rFonts w:ascii="Book Antiqua" w:hAnsi="Book Antiqua"/>
        <w:sz w:val="24"/>
        <w:szCs w:val="24"/>
      </w:rPr>
      <w:fldChar w:fldCharType="begin"/>
    </w:r>
    <w:r w:rsidRPr="00BD1BEC">
      <w:rPr>
        <w:rFonts w:ascii="Book Antiqua" w:hAnsi="Book Antiqua"/>
        <w:sz w:val="24"/>
        <w:szCs w:val="24"/>
      </w:rPr>
      <w:instrText xml:space="preserve"> NUMPAGES   \* MERGEFORMAT </w:instrText>
    </w:r>
    <w:r w:rsidRPr="00BD1BEC">
      <w:rPr>
        <w:rFonts w:ascii="Book Antiqua" w:hAnsi="Book Antiqua"/>
        <w:sz w:val="24"/>
        <w:szCs w:val="24"/>
      </w:rPr>
      <w:fldChar w:fldCharType="separate"/>
    </w:r>
    <w:r w:rsidR="0095423E">
      <w:rPr>
        <w:rFonts w:ascii="Book Antiqua" w:hAnsi="Book Antiqua"/>
        <w:noProof/>
        <w:sz w:val="24"/>
        <w:szCs w:val="24"/>
      </w:rPr>
      <w:t>40</w:t>
    </w:r>
    <w:r w:rsidRPr="00BD1BEC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150BFC4" w14:textId="77777777" w:rsidR="00626526" w:rsidRDefault="00626526" w:rsidP="00BD1BEC">
      <w:r>
        <w:separator/>
      </w:r>
    </w:p>
  </w:footnote>
  <w:footnote w:type="continuationSeparator" w:id="0">
    <w:p w14:paraId="242A44D5" w14:textId="77777777" w:rsidR="00626526" w:rsidRDefault="00626526" w:rsidP="00BD1BE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CxMDc0tTQyMzKzMLJU0lEKTi0uzszPAykwrAUAqHEoTCwAAAA="/>
  </w:docVars>
  <w:rsids>
    <w:rsidRoot w:val="00A77B3E"/>
    <w:rsid w:val="00013E96"/>
    <w:rsid w:val="000140B0"/>
    <w:rsid w:val="00035AF5"/>
    <w:rsid w:val="00041176"/>
    <w:rsid w:val="000458A9"/>
    <w:rsid w:val="000614CF"/>
    <w:rsid w:val="0007070A"/>
    <w:rsid w:val="0007191A"/>
    <w:rsid w:val="00086255"/>
    <w:rsid w:val="000A1039"/>
    <w:rsid w:val="000A2858"/>
    <w:rsid w:val="000F627A"/>
    <w:rsid w:val="00105569"/>
    <w:rsid w:val="00123796"/>
    <w:rsid w:val="00125218"/>
    <w:rsid w:val="0012761A"/>
    <w:rsid w:val="00130CDC"/>
    <w:rsid w:val="00142D47"/>
    <w:rsid w:val="001544D9"/>
    <w:rsid w:val="00170DBB"/>
    <w:rsid w:val="001C3FB3"/>
    <w:rsid w:val="001D6838"/>
    <w:rsid w:val="001F6D6D"/>
    <w:rsid w:val="00246F9A"/>
    <w:rsid w:val="0029172E"/>
    <w:rsid w:val="002A6127"/>
    <w:rsid w:val="002C3054"/>
    <w:rsid w:val="002C4C25"/>
    <w:rsid w:val="002D0750"/>
    <w:rsid w:val="003702BC"/>
    <w:rsid w:val="003705E1"/>
    <w:rsid w:val="00370968"/>
    <w:rsid w:val="0037434C"/>
    <w:rsid w:val="00385C06"/>
    <w:rsid w:val="003F01AB"/>
    <w:rsid w:val="003F0983"/>
    <w:rsid w:val="003F22FF"/>
    <w:rsid w:val="00411541"/>
    <w:rsid w:val="00420109"/>
    <w:rsid w:val="00435035"/>
    <w:rsid w:val="004622D0"/>
    <w:rsid w:val="00481C3B"/>
    <w:rsid w:val="004A3D1D"/>
    <w:rsid w:val="004C0C37"/>
    <w:rsid w:val="004C3B20"/>
    <w:rsid w:val="004F62A6"/>
    <w:rsid w:val="00500D5B"/>
    <w:rsid w:val="00507FE9"/>
    <w:rsid w:val="00555886"/>
    <w:rsid w:val="0055741F"/>
    <w:rsid w:val="005B4A4F"/>
    <w:rsid w:val="005F1A6F"/>
    <w:rsid w:val="00626526"/>
    <w:rsid w:val="00634057"/>
    <w:rsid w:val="006462EE"/>
    <w:rsid w:val="0066435D"/>
    <w:rsid w:val="00685BEB"/>
    <w:rsid w:val="006A1BF9"/>
    <w:rsid w:val="006D5EC8"/>
    <w:rsid w:val="006D6E19"/>
    <w:rsid w:val="006E6E46"/>
    <w:rsid w:val="006F5DA2"/>
    <w:rsid w:val="007056C2"/>
    <w:rsid w:val="007511AB"/>
    <w:rsid w:val="007A4989"/>
    <w:rsid w:val="007D0F75"/>
    <w:rsid w:val="00816C2F"/>
    <w:rsid w:val="00890D09"/>
    <w:rsid w:val="008A762D"/>
    <w:rsid w:val="008A7C62"/>
    <w:rsid w:val="008B3ED7"/>
    <w:rsid w:val="008F2C32"/>
    <w:rsid w:val="009102D0"/>
    <w:rsid w:val="00932384"/>
    <w:rsid w:val="00950622"/>
    <w:rsid w:val="0095423E"/>
    <w:rsid w:val="009847D1"/>
    <w:rsid w:val="009A014A"/>
    <w:rsid w:val="009F2CB7"/>
    <w:rsid w:val="009F3BB3"/>
    <w:rsid w:val="00A32200"/>
    <w:rsid w:val="00A46003"/>
    <w:rsid w:val="00A50592"/>
    <w:rsid w:val="00A522E5"/>
    <w:rsid w:val="00A7369B"/>
    <w:rsid w:val="00A7458D"/>
    <w:rsid w:val="00A77B3E"/>
    <w:rsid w:val="00AC2B12"/>
    <w:rsid w:val="00AC49AF"/>
    <w:rsid w:val="00AD4EB8"/>
    <w:rsid w:val="00AF0A5A"/>
    <w:rsid w:val="00AF336F"/>
    <w:rsid w:val="00AF485D"/>
    <w:rsid w:val="00B06BD3"/>
    <w:rsid w:val="00B2767E"/>
    <w:rsid w:val="00B61B87"/>
    <w:rsid w:val="00B8703D"/>
    <w:rsid w:val="00B96B5C"/>
    <w:rsid w:val="00BA18FE"/>
    <w:rsid w:val="00BD1BEC"/>
    <w:rsid w:val="00C1711E"/>
    <w:rsid w:val="00C24976"/>
    <w:rsid w:val="00C25BDA"/>
    <w:rsid w:val="00C3141D"/>
    <w:rsid w:val="00C71413"/>
    <w:rsid w:val="00CA2A55"/>
    <w:rsid w:val="00CC294A"/>
    <w:rsid w:val="00CD4D69"/>
    <w:rsid w:val="00CE1598"/>
    <w:rsid w:val="00D03074"/>
    <w:rsid w:val="00DB50E8"/>
    <w:rsid w:val="00DD5C50"/>
    <w:rsid w:val="00E141DD"/>
    <w:rsid w:val="00E34D4C"/>
    <w:rsid w:val="00E46A83"/>
    <w:rsid w:val="00EB55FF"/>
    <w:rsid w:val="00EB6970"/>
    <w:rsid w:val="00EF5B15"/>
    <w:rsid w:val="00F00333"/>
    <w:rsid w:val="00F47988"/>
    <w:rsid w:val="00F82C5C"/>
    <w:rsid w:val="00F9131A"/>
    <w:rsid w:val="00FA0777"/>
    <w:rsid w:val="00FC3785"/>
    <w:rsid w:val="00FE47DB"/>
    <w:rsid w:val="00FF19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65DC08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Revision"/>
    <w:hidden/>
    <w:uiPriority w:val="99"/>
    <w:semiHidden/>
    <w:rsid w:val="004C3B20"/>
    <w:rPr>
      <w:sz w:val="24"/>
      <w:szCs w:val="24"/>
    </w:rPr>
  </w:style>
  <w:style w:type="character" w:styleId="a4">
    <w:name w:val="annotation reference"/>
    <w:basedOn w:val="a0"/>
    <w:semiHidden/>
    <w:unhideWhenUsed/>
    <w:rsid w:val="002A6127"/>
    <w:rPr>
      <w:sz w:val="16"/>
      <w:szCs w:val="16"/>
    </w:rPr>
  </w:style>
  <w:style w:type="paragraph" w:styleId="a5">
    <w:name w:val="annotation text"/>
    <w:basedOn w:val="a"/>
    <w:link w:val="Char"/>
    <w:unhideWhenUsed/>
    <w:rsid w:val="002A6127"/>
    <w:rPr>
      <w:sz w:val="20"/>
      <w:szCs w:val="20"/>
    </w:rPr>
  </w:style>
  <w:style w:type="character" w:customStyle="1" w:styleId="Char">
    <w:name w:val="批注文字 Char"/>
    <w:basedOn w:val="a0"/>
    <w:link w:val="a5"/>
    <w:rsid w:val="002A6127"/>
  </w:style>
  <w:style w:type="paragraph" w:styleId="a6">
    <w:name w:val="annotation subject"/>
    <w:basedOn w:val="a5"/>
    <w:next w:val="a5"/>
    <w:link w:val="Char0"/>
    <w:semiHidden/>
    <w:unhideWhenUsed/>
    <w:rsid w:val="002A6127"/>
    <w:rPr>
      <w:b/>
      <w:bCs/>
    </w:rPr>
  </w:style>
  <w:style w:type="character" w:customStyle="1" w:styleId="Char0">
    <w:name w:val="批注主题 Char"/>
    <w:basedOn w:val="Char"/>
    <w:link w:val="a6"/>
    <w:semiHidden/>
    <w:rsid w:val="002A6127"/>
    <w:rPr>
      <w:b/>
      <w:bCs/>
    </w:rPr>
  </w:style>
  <w:style w:type="paragraph" w:styleId="a7">
    <w:name w:val="Balloon Text"/>
    <w:basedOn w:val="a"/>
    <w:link w:val="Char1"/>
    <w:semiHidden/>
    <w:unhideWhenUsed/>
    <w:rsid w:val="00CE1598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7"/>
    <w:semiHidden/>
    <w:rsid w:val="00CE1598"/>
    <w:rPr>
      <w:rFonts w:ascii="Segoe UI" w:hAnsi="Segoe UI" w:cs="Segoe UI"/>
      <w:sz w:val="18"/>
      <w:szCs w:val="18"/>
    </w:rPr>
  </w:style>
  <w:style w:type="table" w:styleId="a8">
    <w:name w:val="Table Grid"/>
    <w:basedOn w:val="a1"/>
    <w:uiPriority w:val="39"/>
    <w:rsid w:val="0007191A"/>
    <w:rPr>
      <w:rFonts w:ascii="Calibri" w:eastAsia="等线" w:hAnsi="Calibri" w:cs="Arial"/>
      <w:sz w:val="22"/>
      <w:szCs w:val="22"/>
      <w:lang w:val="fr-C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9">
    <w:name w:val="header"/>
    <w:basedOn w:val="a"/>
    <w:link w:val="Char2"/>
    <w:unhideWhenUsed/>
    <w:rsid w:val="00BD1BE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9"/>
    <w:rsid w:val="00BD1BEC"/>
    <w:rPr>
      <w:sz w:val="18"/>
      <w:szCs w:val="18"/>
    </w:rPr>
  </w:style>
  <w:style w:type="paragraph" w:styleId="aa">
    <w:name w:val="footer"/>
    <w:basedOn w:val="a"/>
    <w:link w:val="Char3"/>
    <w:unhideWhenUsed/>
    <w:rsid w:val="00BD1BE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a"/>
    <w:rsid w:val="00BD1BEC"/>
    <w:rPr>
      <w:sz w:val="18"/>
      <w:szCs w:val="18"/>
    </w:rPr>
  </w:style>
  <w:style w:type="character" w:customStyle="1" w:styleId="jlqj4b">
    <w:name w:val="jlqj4b"/>
    <w:basedOn w:val="a0"/>
    <w:rsid w:val="00A522E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Revision"/>
    <w:hidden/>
    <w:uiPriority w:val="99"/>
    <w:semiHidden/>
    <w:rsid w:val="004C3B20"/>
    <w:rPr>
      <w:sz w:val="24"/>
      <w:szCs w:val="24"/>
    </w:rPr>
  </w:style>
  <w:style w:type="character" w:styleId="a4">
    <w:name w:val="annotation reference"/>
    <w:basedOn w:val="a0"/>
    <w:semiHidden/>
    <w:unhideWhenUsed/>
    <w:rsid w:val="002A6127"/>
    <w:rPr>
      <w:sz w:val="16"/>
      <w:szCs w:val="16"/>
    </w:rPr>
  </w:style>
  <w:style w:type="paragraph" w:styleId="a5">
    <w:name w:val="annotation text"/>
    <w:basedOn w:val="a"/>
    <w:link w:val="Char"/>
    <w:unhideWhenUsed/>
    <w:rsid w:val="002A6127"/>
    <w:rPr>
      <w:sz w:val="20"/>
      <w:szCs w:val="20"/>
    </w:rPr>
  </w:style>
  <w:style w:type="character" w:customStyle="1" w:styleId="Char">
    <w:name w:val="批注文字 Char"/>
    <w:basedOn w:val="a0"/>
    <w:link w:val="a5"/>
    <w:rsid w:val="002A6127"/>
  </w:style>
  <w:style w:type="paragraph" w:styleId="a6">
    <w:name w:val="annotation subject"/>
    <w:basedOn w:val="a5"/>
    <w:next w:val="a5"/>
    <w:link w:val="Char0"/>
    <w:semiHidden/>
    <w:unhideWhenUsed/>
    <w:rsid w:val="002A6127"/>
    <w:rPr>
      <w:b/>
      <w:bCs/>
    </w:rPr>
  </w:style>
  <w:style w:type="character" w:customStyle="1" w:styleId="Char0">
    <w:name w:val="批注主题 Char"/>
    <w:basedOn w:val="Char"/>
    <w:link w:val="a6"/>
    <w:semiHidden/>
    <w:rsid w:val="002A6127"/>
    <w:rPr>
      <w:b/>
      <w:bCs/>
    </w:rPr>
  </w:style>
  <w:style w:type="paragraph" w:styleId="a7">
    <w:name w:val="Balloon Text"/>
    <w:basedOn w:val="a"/>
    <w:link w:val="Char1"/>
    <w:semiHidden/>
    <w:unhideWhenUsed/>
    <w:rsid w:val="00CE1598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7"/>
    <w:semiHidden/>
    <w:rsid w:val="00CE1598"/>
    <w:rPr>
      <w:rFonts w:ascii="Segoe UI" w:hAnsi="Segoe UI" w:cs="Segoe UI"/>
      <w:sz w:val="18"/>
      <w:szCs w:val="18"/>
    </w:rPr>
  </w:style>
  <w:style w:type="table" w:styleId="a8">
    <w:name w:val="Table Grid"/>
    <w:basedOn w:val="a1"/>
    <w:uiPriority w:val="39"/>
    <w:rsid w:val="0007191A"/>
    <w:rPr>
      <w:rFonts w:ascii="Calibri" w:eastAsia="等线" w:hAnsi="Calibri" w:cs="Arial"/>
      <w:sz w:val="22"/>
      <w:szCs w:val="22"/>
      <w:lang w:val="fr-C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9">
    <w:name w:val="header"/>
    <w:basedOn w:val="a"/>
    <w:link w:val="Char2"/>
    <w:unhideWhenUsed/>
    <w:rsid w:val="00BD1BE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9"/>
    <w:rsid w:val="00BD1BEC"/>
    <w:rPr>
      <w:sz w:val="18"/>
      <w:szCs w:val="18"/>
    </w:rPr>
  </w:style>
  <w:style w:type="paragraph" w:styleId="aa">
    <w:name w:val="footer"/>
    <w:basedOn w:val="a"/>
    <w:link w:val="Char3"/>
    <w:unhideWhenUsed/>
    <w:rsid w:val="00BD1BE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a"/>
    <w:rsid w:val="00BD1BEC"/>
    <w:rPr>
      <w:sz w:val="18"/>
      <w:szCs w:val="18"/>
    </w:rPr>
  </w:style>
  <w:style w:type="character" w:customStyle="1" w:styleId="jlqj4b">
    <w:name w:val="jlqj4b"/>
    <w:basedOn w:val="a0"/>
    <w:rsid w:val="00A522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6838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03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33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mp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tmp"/><Relationship Id="rId4" Type="http://schemas.openxmlformats.org/officeDocument/2006/relationships/webSettings" Target="webSettings.xml"/><Relationship Id="rId9" Type="http://schemas.openxmlformats.org/officeDocument/2006/relationships/image" Target="media/image2.tmp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</TotalTime>
  <Pages>1</Pages>
  <Words>10668</Words>
  <Characters>60811</Characters>
  <Application>Microsoft Office Word</Application>
  <DocSecurity>0</DocSecurity>
  <Lines>506</Lines>
  <Paragraphs>142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13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VALLAY Mickael</dc:creator>
  <cp:lastModifiedBy>HP</cp:lastModifiedBy>
  <cp:revision>30</cp:revision>
  <dcterms:created xsi:type="dcterms:W3CDTF">2021-12-22T07:10:00Z</dcterms:created>
  <dcterms:modified xsi:type="dcterms:W3CDTF">2022-02-10T06:09:00Z</dcterms:modified>
</cp:coreProperties>
</file>